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61D19" w:rsidRPr="00E61D19" w:rsidRDefault="00E61D19">
      <w:pPr>
        <w:rPr>
          <w:rFonts w:ascii="Times New Roman" w:hAnsi="Times New Roman"/>
          <w:sz w:val="24"/>
          <w:szCs w:val="24"/>
          <w:lang w:val="en-US"/>
        </w:rPr>
      </w:pPr>
      <w:r w:rsidRPr="00E61D19">
        <w:rPr>
          <w:rFonts w:ascii="Times New Roman" w:hAnsi="Times New Roman"/>
          <w:sz w:val="24"/>
          <w:szCs w:val="24"/>
          <w:lang w:val="en-US"/>
        </w:rPr>
        <w:t>What is new for an old Molecule? Systematic Review and Recommendations on the use of Resveratrol</w:t>
      </w:r>
    </w:p>
    <w:p w:rsidR="00E61D19" w:rsidRPr="009A2F83" w:rsidRDefault="00E61D19">
      <w:pPr>
        <w:rPr>
          <w:rFonts w:ascii="Times New Roman" w:hAnsi="Times New Roman"/>
          <w:sz w:val="24"/>
          <w:szCs w:val="24"/>
        </w:rPr>
      </w:pPr>
      <w:r w:rsidRPr="009A2F83">
        <w:rPr>
          <w:rFonts w:ascii="Times New Roman" w:hAnsi="Times New Roman"/>
          <w:sz w:val="24"/>
          <w:szCs w:val="24"/>
        </w:rPr>
        <w:t xml:space="preserve">Ole Vang, </w:t>
      </w:r>
      <w:proofErr w:type="spellStart"/>
      <w:r w:rsidRPr="009A2F83">
        <w:rPr>
          <w:rFonts w:ascii="Times New Roman" w:hAnsi="Times New Roman"/>
          <w:sz w:val="24"/>
          <w:szCs w:val="24"/>
        </w:rPr>
        <w:t>Nihal</w:t>
      </w:r>
      <w:proofErr w:type="spellEnd"/>
      <w:r w:rsidRPr="009A2F83">
        <w:rPr>
          <w:rFonts w:ascii="Times New Roman" w:hAnsi="Times New Roman"/>
          <w:sz w:val="24"/>
          <w:szCs w:val="24"/>
        </w:rPr>
        <w:t xml:space="preserve"> Ahmad, </w:t>
      </w:r>
      <w:proofErr w:type="spellStart"/>
      <w:r w:rsidRPr="009A2F83">
        <w:rPr>
          <w:rFonts w:ascii="Times New Roman" w:hAnsi="Times New Roman"/>
          <w:sz w:val="24"/>
          <w:szCs w:val="24"/>
        </w:rPr>
        <w:t>Clifton</w:t>
      </w:r>
      <w:proofErr w:type="spellEnd"/>
      <w:r w:rsidRPr="009A2F83">
        <w:rPr>
          <w:rFonts w:ascii="Times New Roman" w:hAnsi="Times New Roman"/>
          <w:sz w:val="24"/>
          <w:szCs w:val="24"/>
        </w:rPr>
        <w:t xml:space="preserve"> A. </w:t>
      </w:r>
      <w:proofErr w:type="spellStart"/>
      <w:r w:rsidRPr="009A2F83">
        <w:rPr>
          <w:rFonts w:ascii="Times New Roman" w:hAnsi="Times New Roman"/>
          <w:sz w:val="24"/>
          <w:szCs w:val="24"/>
        </w:rPr>
        <w:t>Baile</w:t>
      </w:r>
      <w:proofErr w:type="spellEnd"/>
      <w:r w:rsidRPr="009A2F83">
        <w:rPr>
          <w:rFonts w:ascii="Times New Roman" w:hAnsi="Times New Roman"/>
          <w:sz w:val="24"/>
          <w:szCs w:val="24"/>
        </w:rPr>
        <w:t xml:space="preserve">, Joseph A. </w:t>
      </w:r>
      <w:proofErr w:type="spellStart"/>
      <w:r w:rsidRPr="009A2F83">
        <w:rPr>
          <w:rFonts w:ascii="Times New Roman" w:hAnsi="Times New Roman"/>
          <w:sz w:val="24"/>
          <w:szCs w:val="24"/>
        </w:rPr>
        <w:t>Baur</w:t>
      </w:r>
      <w:proofErr w:type="spellEnd"/>
      <w:r w:rsidRPr="009A2F83">
        <w:rPr>
          <w:rFonts w:ascii="Times New Roman" w:hAnsi="Times New Roman"/>
          <w:sz w:val="24"/>
          <w:szCs w:val="24"/>
        </w:rPr>
        <w:t>, Karen Brown</w:t>
      </w:r>
      <w:r w:rsidR="009A2F83" w:rsidRPr="009A2F83">
        <w:rPr>
          <w:rFonts w:ascii="Times New Roman" w:hAnsi="Times New Roman"/>
          <w:sz w:val="24"/>
          <w:szCs w:val="24"/>
        </w:rPr>
        <w:t xml:space="preserve"> et al.</w:t>
      </w:r>
    </w:p>
    <w:p w:rsidR="00E61D19" w:rsidRDefault="00E61D19">
      <w:pPr>
        <w:rPr>
          <w:rFonts w:ascii="Times New Roman" w:hAnsi="Times New Roman"/>
          <w:sz w:val="24"/>
          <w:szCs w:val="24"/>
          <w:lang w:val="en-US"/>
        </w:rPr>
      </w:pPr>
      <w:r w:rsidRPr="00E61D19">
        <w:rPr>
          <w:rFonts w:ascii="Times New Roman" w:hAnsi="Times New Roman"/>
          <w:sz w:val="24"/>
          <w:szCs w:val="24"/>
          <w:lang w:val="en-US"/>
        </w:rPr>
        <w:t xml:space="preserve">Supporting </w:t>
      </w:r>
      <w:r w:rsidR="009209A1">
        <w:rPr>
          <w:rFonts w:ascii="Times New Roman" w:hAnsi="Times New Roman"/>
          <w:sz w:val="24"/>
          <w:szCs w:val="24"/>
          <w:lang w:val="en-US"/>
        </w:rPr>
        <w:t>information</w:t>
      </w:r>
      <w:r>
        <w:rPr>
          <w:rFonts w:ascii="Times New Roman" w:hAnsi="Times New Roman"/>
          <w:sz w:val="24"/>
          <w:szCs w:val="24"/>
          <w:lang w:val="en-US"/>
        </w:rPr>
        <w:t>: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939"/>
        <w:gridCol w:w="2564"/>
        <w:gridCol w:w="2693"/>
        <w:gridCol w:w="1276"/>
        <w:gridCol w:w="3260"/>
        <w:gridCol w:w="1417"/>
      </w:tblGrid>
      <w:tr w:rsidR="00E61D19" w:rsidRPr="009209A1" w:rsidTr="00F303A1">
        <w:tc>
          <w:tcPr>
            <w:tcW w:w="13149" w:type="dxa"/>
            <w:gridSpan w:val="6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tcMar>
              <w:top w:w="57" w:type="dxa"/>
              <w:bottom w:w="57" w:type="dxa"/>
            </w:tcMar>
          </w:tcPr>
          <w:p w:rsidR="00E61D19" w:rsidRPr="00F23267" w:rsidRDefault="00E61D19" w:rsidP="00F303A1">
            <w:pPr>
              <w:spacing w:after="0" w:line="360" w:lineRule="auto"/>
              <w:rPr>
                <w:rFonts w:ascii="Times New Roman" w:hAnsi="Times New Roman"/>
                <w:sz w:val="28"/>
                <w:szCs w:val="28"/>
                <w:lang w:val="en-US"/>
              </w:rPr>
            </w:pPr>
            <w:r w:rsidRPr="00F23267">
              <w:rPr>
                <w:rFonts w:ascii="Times New Roman" w:hAnsi="Times New Roman"/>
                <w:b/>
                <w:sz w:val="28"/>
                <w:szCs w:val="28"/>
                <w:lang w:val="en-US"/>
              </w:rPr>
              <w:t xml:space="preserve">Table S4: </w:t>
            </w:r>
            <w:r w:rsidRPr="00F23267">
              <w:rPr>
                <w:rFonts w:ascii="Times New Roman" w:hAnsi="Times New Roman"/>
                <w:sz w:val="28"/>
                <w:szCs w:val="28"/>
                <w:lang w:val="en-US"/>
              </w:rPr>
              <w:t>Neuroprotective effect of resveratrol (acute, sub chronic and chronic exposure)</w:t>
            </w:r>
          </w:p>
        </w:tc>
      </w:tr>
      <w:tr w:rsidR="00E61D19" w:rsidRPr="009209A1" w:rsidTr="00F303A1">
        <w:tc>
          <w:tcPr>
            <w:tcW w:w="13149" w:type="dxa"/>
            <w:gridSpan w:val="6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</w:tr>
      <w:tr w:rsidR="00E61D19" w:rsidRPr="00C473EB" w:rsidTr="00F303A1">
        <w:trPr>
          <w:trHeight w:val="340"/>
        </w:trPr>
        <w:tc>
          <w:tcPr>
            <w:tcW w:w="1939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Animal</w:t>
            </w:r>
          </w:p>
        </w:tc>
        <w:tc>
          <w:tcPr>
            <w:tcW w:w="25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Treatment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sveratrol dos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uration</w:t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Effect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ferences</w:t>
            </w:r>
          </w:p>
        </w:tc>
      </w:tr>
      <w:tr w:rsidR="00E61D19" w:rsidRPr="00C473EB" w:rsidTr="00F303A1">
        <w:trPr>
          <w:trHeight w:val="340"/>
        </w:trPr>
        <w:tc>
          <w:tcPr>
            <w:tcW w:w="13149" w:type="dxa"/>
            <w:gridSpan w:val="6"/>
            <w:tcBorders>
              <w:left w:val="single" w:sz="18" w:space="0" w:color="auto"/>
              <w:bottom w:val="nil"/>
              <w:right w:val="nil"/>
            </w:tcBorders>
            <w:shd w:val="pct10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ute models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Weight-drop method was used for achieving head traum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100 mg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,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single dose of Resv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Tissue lesion area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F0ZXM8L0F1dGhvcj48WWVhcj4yMDA3PC9ZZWFyPjxSZWNO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F0ZXM8L0F1dGhvcj48WWVhcj4yMDA3PC9ZZWFyPjxSZWNO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3322EC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22EC">
              <w:rPr>
                <w:rFonts w:ascii="Times New Roman" w:hAnsi="Times New Roman"/>
                <w:sz w:val="24"/>
                <w:szCs w:val="24"/>
                <w:lang w:val="en-US"/>
              </w:rPr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>Weight-drop trauma modeling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8B381E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>100 m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sv</w:t>
            </w:r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,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>i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p</w:t>
            </w:r>
            <w:proofErr w:type="spellEnd"/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mmediately after traum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Recovery of impaired m</w:t>
            </w:r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>otor function score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↑</w:t>
            </w:r>
          </w:p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Recovery of impaired i</w:t>
            </w:r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>nclined plane score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</w:t>
            </w:r>
            <w:r w:rsidRPr="008B381E">
              <w:rPr>
                <w:rFonts w:ascii="Times New Roman" w:hAnsi="Times New Roman"/>
                <w:sz w:val="24"/>
                <w:szCs w:val="24"/>
                <w:lang w:val="en-US"/>
              </w:rPr>
              <w:t>pinal cord injur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rea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F0ZXM8L0F1dGhvcj48WWVhcj4yMDA2PC9ZZWFyPjxSZWNO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F0ZXM8L0F1dGhvcj48WWVhcj4yMDA2PC9ZZWFyPjxSZWNO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Long-Evans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Focal cerebral ischemia  induced by occlusion of the middle cerebral artery (MCA) for 1 hour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0.1 and 1 µ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sv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was iv injected after 1 hour MCA occlus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nfarct volume ↓ by 1 µg/kg Resv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RzYWk8L0F1dGhvcj48WWVhcj4yMDA3PC9ZZWFyPjxSZWNO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RzYWk8L0F1dGhvcj48WWVhcj4yMDA3PC9ZZWFyPjxSZWNO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3322E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22EC">
              <w:rPr>
                <w:rFonts w:ascii="Times New Roman" w:hAnsi="Times New Roman"/>
                <w:sz w:val="24"/>
                <w:szCs w:val="24"/>
                <w:lang w:val="en-US"/>
              </w:rPr>
              <w:t>Sprague–Dawley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D83C73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R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ight middle cerebral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artery occlusio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MCAO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D83C73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Systemic inject. of Resv ( 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x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10</w:t>
            </w:r>
            <w:r w:rsidRPr="00D83C73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3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, 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2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x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10</w:t>
            </w:r>
            <w:r w:rsidRPr="00D83C73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4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,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x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10</w:t>
            </w:r>
            <w:r w:rsidRPr="00D83C73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4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mg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D83C73">
              <w:rPr>
                <w:rFonts w:ascii="Times New Roman" w:hAnsi="Times New Roman"/>
                <w:sz w:val="24"/>
                <w:szCs w:val="24"/>
                <w:lang w:val="en-US"/>
              </w:rPr>
              <w:t>k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94D6D">
              <w:rPr>
                <w:rFonts w:ascii="Times New Roman" w:hAnsi="Times New Roman"/>
                <w:sz w:val="24"/>
                <w:szCs w:val="24"/>
                <w:lang w:val="en-US"/>
              </w:rPr>
              <w:t>Infarct are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CAO induced r</w:t>
            </w:r>
            <w:r w:rsidRPr="00DD1A22">
              <w:rPr>
                <w:rFonts w:ascii="Times New Roman" w:hAnsi="Times New Roman"/>
                <w:sz w:val="24"/>
                <w:szCs w:val="24"/>
                <w:lang w:val="en-US"/>
              </w:rPr>
              <w:t>enal sympathetic nerve activit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hbGVoPC9BdXRob3I+PFllYXI+MjAxMDwvWWVhcj48UmVj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hbGVoPC9BdXRob3I+PFllYXI+MjAxMDwvWWVhcj48UmVj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4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3322E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22EC">
              <w:rPr>
                <w:rFonts w:ascii="Times New Roman" w:hAnsi="Times New Roman"/>
                <w:sz w:val="24"/>
                <w:szCs w:val="24"/>
                <w:lang w:val="en-US"/>
              </w:rPr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</w:t>
            </w:r>
            <w:r w:rsidRPr="00850B55">
              <w:rPr>
                <w:rFonts w:ascii="Times New Roman" w:hAnsi="Times New Roman"/>
                <w:sz w:val="24"/>
                <w:szCs w:val="24"/>
                <w:lang w:val="en-US"/>
              </w:rPr>
              <w:t>iddle cerebral artery occlusion (MCAO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00 mg Resv/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dministrated iv, 15 min before occlusion and the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time of reperfusion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50B55">
              <w:rPr>
                <w:rFonts w:ascii="Times New Roman" w:hAnsi="Times New Roman"/>
                <w:sz w:val="24"/>
                <w:szCs w:val="24"/>
                <w:lang w:val="en-US"/>
              </w:rPr>
              <w:t>MCAO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-induced </w:t>
            </w:r>
            <w:r w:rsidRPr="00850B55">
              <w:rPr>
                <w:rFonts w:ascii="Times New Roman" w:hAnsi="Times New Roman"/>
                <w:sz w:val="24"/>
                <w:szCs w:val="24"/>
                <w:lang w:val="en-US"/>
              </w:rPr>
              <w:t>brain edem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50B55">
              <w:rPr>
                <w:rFonts w:ascii="Times New Roman" w:hAnsi="Times New Roman"/>
                <w:sz w:val="24"/>
                <w:szCs w:val="24"/>
                <w:lang w:val="en-US"/>
              </w:rPr>
              <w:t>MCAO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-induced </w:t>
            </w:r>
            <w:r w:rsidRPr="00850B55">
              <w:rPr>
                <w:rFonts w:ascii="Times New Roman" w:hAnsi="Times New Roman"/>
                <w:sz w:val="24"/>
                <w:szCs w:val="24"/>
                <w:lang w:val="en-US"/>
              </w:rPr>
              <w:t>cerebral ischemi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lvdXN1ZjwvQXV0aG9yPjxZZWFyPjIwMDk8L1llYXI+PFJl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lvdXN1ZjwvQXV0aG9yPjxZZWFyPjIwMDk8L1llYXI+PFJl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5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3322E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22EC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</w:t>
            </w:r>
            <w:r w:rsidRPr="00BC311F">
              <w:rPr>
                <w:rFonts w:ascii="Times New Roman" w:hAnsi="Times New Roman"/>
                <w:sz w:val="24"/>
                <w:szCs w:val="24"/>
                <w:lang w:val="en-US"/>
              </w:rPr>
              <w:t>erebral ischemia induced b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BC311F">
              <w:rPr>
                <w:rFonts w:ascii="Times New Roman" w:hAnsi="Times New Roman"/>
                <w:sz w:val="24"/>
                <w:szCs w:val="24"/>
                <w:lang w:val="en-US"/>
              </w:rPr>
              <w:t>bilateral cerebral artery ligation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3322E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v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: 20 m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Resv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/ 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bw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ingl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BC311F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schemia induced neuronal damage </w:t>
            </w:r>
            <w:proofErr w:type="spellStart"/>
            <w:r w:rsidRPr="00BC311F">
              <w:rPr>
                <w:rFonts w:ascii="Times New Roman" w:hAnsi="Times New Roman"/>
                <w:sz w:val="24"/>
                <w:szCs w:val="24"/>
                <w:lang w:val="en-US"/>
              </w:rPr>
              <w:t>scorea</w:t>
            </w:r>
            <w:proofErr w:type="spellEnd"/>
            <w:r w:rsidRPr="00BC311F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 hippocampus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BC311F">
              <w:rPr>
                <w:rFonts w:ascii="Times New Roman" w:hAnsi="Times New Roman"/>
                <w:sz w:val="24"/>
                <w:szCs w:val="24"/>
                <w:lang w:val="en-US"/>
              </w:rPr>
              <w:t>Ischemia induced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SOD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NO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x1PC9BdXRob3I+PFllYXI+MjAwNjwvWWVhcj48UmVjTnVt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x1PC9BdXRob3I+PFllYXI+MjAwNjwvWWVhcj48UmVjTnVt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6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Sprague–Dawley 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sphyxial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cardiac arrest (ACA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: 50 or 100 mg Resv/ 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48 h before the induction of AC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Tolerance against brain injury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RlbGxhLU1vcnRlPC9BdXRob3I+PFllYXI+MjAwOTwvWWVh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RlbGxhLU1vcnRlPC9BdXRob3I+PFllYXI+MjAwOTwvWWVh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7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ale Wistar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Kainate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-induced epileptic rats (intra-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hippocampal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jections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: 15 mg Resv/ k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F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requency of spontaneous seizures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E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ileptiform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discharges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counteract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kainate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-induced neuronal cell death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d1PC9BdXRob3I+PFllYXI+MjAwOTwvWWVhcj48UmVjTnVt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d1PC9BdXRob3I+PFllYXI+MjAwOTwvWWVhcj48UmVjTnVt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8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D52133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52133">
              <w:rPr>
                <w:rFonts w:ascii="Times New Roman" w:hAnsi="Times New Roman"/>
                <w:sz w:val="24"/>
                <w:szCs w:val="24"/>
                <w:lang w:val="en-US"/>
              </w:rPr>
              <w:t>Sprague-Dawley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</w:t>
            </w:r>
            <w:r w:rsidRPr="0065108B">
              <w:rPr>
                <w:rFonts w:ascii="Times New Roman" w:hAnsi="Times New Roman"/>
                <w:sz w:val="24"/>
                <w:szCs w:val="24"/>
                <w:lang w:val="en-US"/>
              </w:rPr>
              <w:t>pinal cord injured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65108B">
              <w:rPr>
                <w:rFonts w:ascii="Times New Roman" w:hAnsi="Times New Roman"/>
                <w:sz w:val="24"/>
                <w:szCs w:val="24"/>
                <w:lang w:val="en-US"/>
              </w:rPr>
              <w:t>50 and 100 m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sv</w:t>
            </w:r>
            <w:r w:rsidRPr="0065108B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65108B">
              <w:rPr>
                <w:rFonts w:ascii="Times New Roman" w:hAnsi="Times New Roman"/>
                <w:sz w:val="24"/>
                <w:szCs w:val="24"/>
                <w:lang w:val="en-US"/>
              </w:rPr>
              <w:t>k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) </w:t>
            </w:r>
            <w:r w:rsidRPr="00B464E5">
              <w:rPr>
                <w:rFonts w:ascii="Times New Roman" w:hAnsi="Times New Roman"/>
                <w:sz w:val="24"/>
                <w:szCs w:val="24"/>
                <w:lang w:val="en-US"/>
              </w:rPr>
              <w:t>immediately after traum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Edema-induced cell death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Edema-induced lipid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peroxidatio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lhbmc8L0F1dGhvcj48WWVhcj4yMDAzPC9ZZWFyPjxSZWNO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lhbmc8L0F1dGhvcj48WWVhcj4yMDAzPC9ZZWFyPjxSZWNO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9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D52133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52133">
              <w:rPr>
                <w:rFonts w:ascii="Times New Roman" w:hAnsi="Times New Roman"/>
                <w:sz w:val="24"/>
                <w:szCs w:val="24"/>
                <w:lang w:val="en-US"/>
              </w:rPr>
              <w:t>Wistar rats (7-day-old pups)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B464E5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</w:t>
            </w:r>
            <w:r w:rsidRPr="00B464E5">
              <w:rPr>
                <w:rFonts w:ascii="Times New Roman" w:hAnsi="Times New Roman"/>
                <w:sz w:val="24"/>
                <w:szCs w:val="24"/>
                <w:lang w:val="en-US"/>
              </w:rPr>
              <w:t>ercussion trauma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B464E5">
              <w:rPr>
                <w:rFonts w:ascii="Times New Roman" w:hAnsi="Times New Roman"/>
                <w:sz w:val="24"/>
                <w:szCs w:val="24"/>
                <w:lang w:val="en-US"/>
              </w:rPr>
              <w:t>model in immature rat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00 mg/kg resveratrol 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B464E5">
              <w:rPr>
                <w:rFonts w:ascii="Times New Roman" w:hAnsi="Times New Roman"/>
                <w:sz w:val="24"/>
                <w:szCs w:val="24"/>
                <w:lang w:val="en-US"/>
              </w:rPr>
              <w:t>) immediately after traum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Trauma-induced decreased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l</w:t>
            </w:r>
            <w:r w:rsidRPr="00B464E5">
              <w:rPr>
                <w:rFonts w:ascii="Times New Roman" w:hAnsi="Times New Roman"/>
                <w:sz w:val="24"/>
                <w:szCs w:val="24"/>
                <w:lang w:val="en-US"/>
              </w:rPr>
              <w:t>ocomotor</w:t>
            </w:r>
            <w:proofErr w:type="spellEnd"/>
            <w:r w:rsidRPr="00B464E5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ctivit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Trauma-induced decreased </w:t>
            </w:r>
            <w:r w:rsidRPr="00B464E5">
              <w:rPr>
                <w:rFonts w:ascii="Times New Roman" w:hAnsi="Times New Roman"/>
                <w:sz w:val="24"/>
                <w:szCs w:val="24"/>
                <w:lang w:val="en-US"/>
              </w:rPr>
              <w:t>memory discrimination index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vbm1lejwvQXV0aG9yPjxZZWFyPjIwMDc8L1llYXI+PFJl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vbm1lejwvQXV0aG9yPjxZZWFyPjIwMDc8L1llYXI+PFJl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0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ale Swiss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nduction of neurotoxicity by 40 mg/ kg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dose of lindan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5 mg Resv/kg in combination with other antioxidants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50 mg/kg Vitamin C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20 mg/kg α-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lipoic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cid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50 mg/kg Vitamin 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ute exposure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Lindane-decreased level of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ChE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 cerebellum and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ons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-medulla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ntioxidants: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Lindane-decreased level of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utyryl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cholinesterase in cerebellum and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ons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-medulla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Antioxidants:↑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C473E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FJlZm1hbj48Q2l0ZT48QXV0aG9yPkJpc3Q8L0F1dGhvcj48WWVhcj4yMDEwPC9ZZWFyPjxSZWNO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FJlZm1hbj48Q2l0ZT48QXV0aG9yPkJpc3Q8L0F1dGhvcj48WWVhcj4yMDEwPC9ZZWFyPjxSZWNO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</w:rPr>
            </w:r>
            <w:r w:rsidRPr="00C473E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</w:rPr>
              <w:t>11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New Zealand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rabbits</w:t>
            </w:r>
          </w:p>
        </w:tc>
        <w:tc>
          <w:tcPr>
            <w:tcW w:w="2564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Spinal cord ischemia -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occlusion of the infrarenal aort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1 or 10 Resv mg/kg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given 30 min before operation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Acute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exposure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Paraplegia was significantly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counteracted by 20 mg Resv/ kg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fldChar w:fldCharType="begin">
                <w:fldData xml:space="preserve">PFJlZm1hbj48Q2l0ZT48QXV0aG9yPktpemlsdGVwZTwvQXV0aG9yPjxZZWFyPjIwMDQ8L1llYXI+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pemlsdGVwZTwvQXV0aG9yPjxZZWFyPjIwMDQ8L1llYXI+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2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3149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0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Sub chronic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/ chronic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exposure</w:t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A040BD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A040BD">
              <w:rPr>
                <w:rFonts w:ascii="Times New Roman" w:hAnsi="Times New Roman"/>
                <w:sz w:val="24"/>
                <w:szCs w:val="24"/>
                <w:lang w:val="en-US"/>
              </w:rPr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4C5381">
              <w:rPr>
                <w:rFonts w:ascii="Times New Roman" w:hAnsi="Times New Roman"/>
                <w:sz w:val="24"/>
                <w:szCs w:val="24"/>
                <w:lang w:val="en-US"/>
              </w:rPr>
              <w:t>Middle cerebral artery occlusio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MCAO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4C5381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20 mg Resv/ kg </w:t>
            </w:r>
            <w:proofErr w:type="spellStart"/>
            <w:r w:rsidRPr="004C5381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4C5381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daily (</w:t>
            </w:r>
            <w:proofErr w:type="spellStart"/>
            <w:r w:rsidRPr="004C5381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4C5381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before MCAO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21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CAO reduced grip score ↑</w:t>
            </w:r>
          </w:p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CAO reduced time on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rota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od ↑</w:t>
            </w:r>
          </w:p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CAO reduced </w:t>
            </w:r>
            <w:proofErr w:type="spellStart"/>
            <w:r w:rsidRPr="004C5381">
              <w:rPr>
                <w:rFonts w:ascii="Times New Roman" w:hAnsi="Times New Roman"/>
                <w:sz w:val="24"/>
                <w:szCs w:val="24"/>
                <w:lang w:val="en-US"/>
              </w:rPr>
              <w:t>locomotor</w:t>
            </w:r>
            <w:proofErr w:type="spellEnd"/>
            <w:r w:rsidRPr="004C5381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ctivit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CAO induced lipid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peroxidation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CAO induced GSH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CAO infarct volume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pbmhhPC9BdXRob3I+PFllYXI+MjAwMjwvWWVhcj48UmVj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pbmhhPC9BdXRob3I+PFllYXI+MjAwMjwvWWVhcj48UmVj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3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A040BD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A040BD">
              <w:rPr>
                <w:rFonts w:ascii="Times New Roman" w:hAnsi="Times New Roman"/>
                <w:sz w:val="24"/>
                <w:szCs w:val="24"/>
                <w:lang w:val="en-US"/>
              </w:rPr>
              <w:t>Sprague-Dawley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</w:t>
            </w:r>
            <w:r w:rsidRPr="00241363">
              <w:rPr>
                <w:rFonts w:ascii="Times New Roman" w:hAnsi="Times New Roman"/>
                <w:sz w:val="24"/>
                <w:szCs w:val="24"/>
                <w:lang w:val="en-US"/>
              </w:rPr>
              <w:t>ontrolled cortical impact (CCI) model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A040BD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241363">
              <w:rPr>
                <w:rFonts w:ascii="Times New Roman" w:hAnsi="Times New Roman"/>
                <w:sz w:val="24"/>
                <w:szCs w:val="24"/>
              </w:rPr>
              <w:t xml:space="preserve">100 mg </w:t>
            </w:r>
            <w:proofErr w:type="spellStart"/>
            <w:r w:rsidRPr="00241363">
              <w:rPr>
                <w:rFonts w:ascii="Times New Roman" w:hAnsi="Times New Roman"/>
                <w:sz w:val="24"/>
                <w:szCs w:val="24"/>
              </w:rPr>
              <w:t>Resv</w:t>
            </w:r>
            <w:proofErr w:type="spellEnd"/>
            <w:r w:rsidRPr="00241363">
              <w:rPr>
                <w:rFonts w:ascii="Times New Roman" w:hAnsi="Times New Roman"/>
                <w:sz w:val="24"/>
                <w:szCs w:val="24"/>
              </w:rPr>
              <w:t xml:space="preserve"> /kg </w:t>
            </w:r>
            <w:proofErr w:type="spellStart"/>
            <w:r w:rsidRPr="00241363">
              <w:rPr>
                <w:rFonts w:ascii="Times New Roman" w:hAnsi="Times New Roman"/>
                <w:sz w:val="24"/>
                <w:szCs w:val="24"/>
              </w:rPr>
              <w:t>bw</w:t>
            </w:r>
            <w:proofErr w:type="spellEnd"/>
            <w:r w:rsidRPr="0024136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(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p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3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ay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</w:t>
            </w:r>
            <w:r w:rsidRPr="00241363">
              <w:rPr>
                <w:rFonts w:ascii="Times New Roman" w:hAnsi="Times New Roman"/>
                <w:sz w:val="24"/>
                <w:szCs w:val="24"/>
                <w:lang w:val="en-US"/>
              </w:rPr>
              <w:t>otor performance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V</w:t>
            </w:r>
            <w:r w:rsidRPr="00241363">
              <w:rPr>
                <w:rFonts w:ascii="Times New Roman" w:hAnsi="Times New Roman"/>
                <w:sz w:val="24"/>
                <w:szCs w:val="24"/>
                <w:lang w:val="en-US"/>
              </w:rPr>
              <w:t>isuospatial</w:t>
            </w:r>
            <w:proofErr w:type="spellEnd"/>
            <w:r w:rsidRPr="002413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memor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pbmdsZXRvbjwvQXV0aG9yPjxZZWFyPjIwMTA8L1llYXI+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pbmdsZXRvbjwvQXV0aG9yPjxZZWFyPjIwMTA8L1llYXI+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4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A040BD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A040BD">
              <w:rPr>
                <w:rFonts w:ascii="Times New Roman" w:hAnsi="Times New Roman"/>
                <w:sz w:val="24"/>
                <w:szCs w:val="24"/>
                <w:lang w:val="en-US"/>
              </w:rPr>
              <w:t>Sprague–Dawley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A44AC2">
              <w:rPr>
                <w:rFonts w:ascii="Times New Roman" w:hAnsi="Times New Roman"/>
                <w:sz w:val="24"/>
                <w:szCs w:val="24"/>
                <w:lang w:val="en-US"/>
              </w:rPr>
              <w:t>Middle cerebral artery occlusio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MCAO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5843B0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5843B0">
              <w:rPr>
                <w:rFonts w:ascii="Times New Roman" w:hAnsi="Times New Roman"/>
                <w:sz w:val="24"/>
                <w:szCs w:val="24"/>
              </w:rPr>
              <w:t xml:space="preserve">30 mg </w:t>
            </w:r>
            <w:proofErr w:type="spellStart"/>
            <w:r w:rsidRPr="005843B0">
              <w:rPr>
                <w:rFonts w:ascii="Times New Roman" w:hAnsi="Times New Roman"/>
                <w:sz w:val="24"/>
                <w:szCs w:val="24"/>
              </w:rPr>
              <w:t>Resv</w:t>
            </w:r>
            <w:proofErr w:type="spellEnd"/>
            <w:r w:rsidRPr="005843B0">
              <w:rPr>
                <w:rFonts w:ascii="Times New Roman" w:hAnsi="Times New Roman"/>
                <w:sz w:val="24"/>
                <w:szCs w:val="24"/>
              </w:rPr>
              <w:t xml:space="preserve"> /kg </w:t>
            </w:r>
            <w:proofErr w:type="spellStart"/>
            <w:r w:rsidRPr="005843B0">
              <w:rPr>
                <w:rFonts w:ascii="Times New Roman" w:hAnsi="Times New Roman"/>
                <w:sz w:val="24"/>
                <w:szCs w:val="24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</w:t>
            </w:r>
            <w:r w:rsidRPr="005843B0">
              <w:rPr>
                <w:rFonts w:ascii="Times New Roman" w:hAnsi="Times New Roman"/>
                <w:sz w:val="24"/>
                <w:szCs w:val="24"/>
              </w:rPr>
              <w:t>p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)</w:t>
            </w:r>
            <w:r w:rsidRPr="005843B0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  <w:p w:rsidR="00E61D19" w:rsidRPr="00A040BD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7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CAO induced infarct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CAO induced </w:t>
            </w:r>
            <w:r w:rsidRPr="001249C0">
              <w:rPr>
                <w:rFonts w:ascii="Times New Roman" w:hAnsi="Times New Roman"/>
                <w:sz w:val="24"/>
                <w:szCs w:val="24"/>
                <w:lang w:val="en-US"/>
              </w:rPr>
              <w:t>neurological deficit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xpPC9BdXRob3I+PFllYXI+MjAxMDwvWWVhcj48UmVjTnVt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xpPC9BdXRob3I+PFllYXI+MjAxMDwvWWVhcj48UmVjTnVt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5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Sprague Dawley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Kainic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cid (8 mg/k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) daily for 5 days caused neuronal death and activation of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strocytes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nd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icroglial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cells 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30 mg Resv/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5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Neuronal death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Activation of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strocytes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 Activation of 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icroglial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cells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dhbmc8L0F1dGhvcj48WWVhcj4yMDA0PC9ZZWFyPjxSZWNO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dhbmc8L0F1dGhvcj48WWVhcj4yMDA0PC9ZZWFyPjxSZWNO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6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Sprague–Dawley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njection of 6-hydroxy-dopamine (6-OHDA) into the right striatu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0, 20 or 40 mg Resv/ kg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/ day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(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o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10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6-OHDA-induced contra lateral turns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ppbjwvQXV0aG9yPjxZZWFyPjIwMDg8L1llYXI+PFJlY051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ppbjwvQXV0aG9yPjxZZWFyPjIwMDg8L1llYXI+PFJlY051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7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96D8D">
              <w:rPr>
                <w:rFonts w:ascii="Times New Roman" w:hAnsi="Times New Roman"/>
                <w:sz w:val="24"/>
                <w:szCs w:val="24"/>
                <w:lang w:val="en-US"/>
              </w:rPr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I</w:t>
            </w:r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>njectio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of 10 </w:t>
            </w:r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>μg 6-OHD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ig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aily injection with </w:t>
            </w:r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>20 m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sv</w:t>
            </w:r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kg </w:t>
            </w:r>
            <w:proofErr w:type="spellStart"/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>b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5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6-OHDA-induced </w:t>
            </w:r>
            <w:proofErr w:type="spellStart"/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>contralateral</w:t>
            </w:r>
            <w:proofErr w:type="spellEnd"/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otations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↓</w:t>
            </w:r>
          </w:p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t>6-OHD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-depleted </w:t>
            </w:r>
            <w:r w:rsidRPr="001D5B40">
              <w:rPr>
                <w:rFonts w:ascii="Times New Roman" w:hAnsi="Times New Roman"/>
                <w:sz w:val="24"/>
                <w:szCs w:val="24"/>
                <w:lang w:val="en-US"/>
              </w:rPr>
              <w:t>muscles coordinatio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A21657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6-OHD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  <w:r w:rsidRPr="001D5B40">
              <w:rPr>
                <w:rFonts w:ascii="Times New Roman" w:hAnsi="Times New Roman"/>
                <w:sz w:val="24"/>
                <w:szCs w:val="24"/>
                <w:lang w:val="en-US"/>
              </w:rPr>
              <w:t>impairment in the adjusting steps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fldChar w:fldCharType="begin">
                <w:fldData xml:space="preserve">PFJlZm1hbj48Q2l0ZT48QXV0aG9yPktoYW48L0F1dGhvcj48WWVhcj4yMDEwPC9ZZWFyPjxSZWNO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oYW48L0F1dGhvcj48WWVhcj4yMDEwPC9ZZWFyPjxSZWNO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8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Sprague–Dawley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aily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i.p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. injection with 10 mg/kg 3-nitropropionic acid (3-NPA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aily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jection with 100 mg Resv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k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4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3-NPA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induced paresis ↓</w:t>
            </w:r>
          </w:p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-NPA-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reduced motor nerve conductivity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JpbmllbmRhPC9BdXRob3I+PFllYXI+MjAxMDwvWWVhcj48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JpbmllbmRhPC9BdXRob3I+PFllYXI+MjAxMDwvWWVhcj48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9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Wistar male r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at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dministration of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NPA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20 mg/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for 4 days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 or 10 mg Resv/ 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,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po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, from day 4 before injectio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of NP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8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3NP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A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- induced motor impairment ↓</w:t>
            </w:r>
          </w:p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3NP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A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- induced cognitive impairment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1bWFyPC9BdXRob3I+PFllYXI+MjAwNjwvWWVhcj48UmVj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1bWFyPC9BdXRob3I+PFllYXI+MjAwNjwvWWVhcj48UmVj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0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Sprague–Dawley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5 mg STZ/ 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</w:p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i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p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aily 10 or 20 mg Resv/ 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2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Diabetes induced motor conduction velocity (MCV)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1bWFyPC9BdXRob3I+PFllYXI+MjAxMDwvWWVhcj48UmVj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1bWFyPC9BdXRob3I+PFllYXI+MjAxMDwvWWVhcj48UmVj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1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Sprague–Dawley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5 mg STZ/ 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</w:p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aily 10 mg Resv/ 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2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iabetes reduced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MCV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↑</w:t>
            </w:r>
          </w:p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Diabetes reduced nerve blood flow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oYXJtYTwvQXV0aG9yPjxZZWFyPjIwMDk8L1llYXI+PFJl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oYXJtYTwvQXV0aG9yPjxZZWFyPjIwMDk8L1llYXI+PFJl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2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60 mg STZ/ 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</w:p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(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aily 10 mg Resv/ 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6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I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n regions of the central nervous system:</w:t>
            </w:r>
          </w:p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STZ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reduced GSH ↑</w:t>
            </w:r>
          </w:p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TZ-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nduced lipid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peroxidation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F0ZXM8L0F1dGhvcj48WWVhcj4yMDA3PC9ZZWFyPjxSZWNO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F0ZXM8L0F1dGhvcj48WWVhcj4yMDA3PC9ZZWFyPjxSZWNO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3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5 mg STZ/ 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i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p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aily 10 or 20 mg Resv/ 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(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po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30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TZ-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nduced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AChE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ctivity in cerebral cortex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synaptosomes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F22898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jaG1hdHo8L0F1dGhvcj48WWVhcj4yMDA5PC9ZZWFyPjxS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jaG1hdHo8L0F1dGhvcj48WWVhcj4yMDA5PC9ZZWFyPjxS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4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Intracerebroventricul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ar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dministration of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colchicine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(15 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6D"/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g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0 and 20 mg Resv/ kg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po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) beginning 4 days prior to </w:t>
            </w:r>
            <w:proofErr w:type="spellStart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colchicine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ject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25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C</w:t>
            </w:r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olchicine</w:t>
            </w:r>
            <w:proofErr w:type="spellEnd"/>
            <w:r w:rsidRPr="00F22898">
              <w:rPr>
                <w:rFonts w:ascii="Times New Roman" w:hAnsi="Times New Roman"/>
                <w:sz w:val="24"/>
                <w:szCs w:val="24"/>
                <w:lang w:val="en-US"/>
              </w:rPr>
              <w:t>-induced cognitive impairment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F22898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1bWFyPC9BdXRob3I+PFllYXI+MjAwNzwvWWVhcj48UmVj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1bWFyPC9BdXRob3I+PFllYXI+MjAwNzwvWWVhcj48UmVj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5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Wistar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nduction of vasospasm: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utologous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blood (0.3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mL) was injected into the cisterna magna. 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iv injection of 10 mg Resv/ kg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3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Relaxation of smooth muscle in the wall of the basilar artery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Neuroprotection against cerebral ischemia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fldChar w:fldCharType="begin">
                <w:fldData xml:space="preserve">PFJlZm1hbj48Q2l0ZT48QXV0aG9yPkthcmFvZ2xhbjwvQXV0aG9yPjxZZWFyPjIwMDg8L1llYXI+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hcmFvZ2xhbjwvQXV0aG9yPjxZZWFyPjIwMDg8L1llYXI+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6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7412B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Wistar male rats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7412B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7412B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aily 1.25 – 25 mg Resv/ kg </w:t>
            </w:r>
            <w:proofErr w:type="spellStart"/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7412B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>7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7412B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Lipid </w:t>
            </w:r>
            <w:proofErr w:type="spellStart"/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>peroxidation</w:t>
            </w:r>
            <w:proofErr w:type="spellEnd"/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 brain ↓</w:t>
            </w:r>
          </w:p>
          <w:p w:rsidR="00E61D19" w:rsidRPr="007412B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>Antioxidative</w:t>
            </w:r>
            <w:proofErr w:type="spellEnd"/>
            <w:r w:rsidRPr="007412B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enzymes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7412B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1va25pPC9BdXRob3I+PFllYXI+MjAwNzwvWWVhcj48UmVj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1va25pPC9BdXRob3I+PFllYXI+MjAwNzwvWWVhcj48UmVj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7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25-CK transgenic mice on a C57BL6 background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ntra cerebro ventricular injection (2.5 µg Resv) every 2-3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3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ssociative learning was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rescued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Neurons survival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pbTwvQXV0aG9yPjxZZWFyPjIwMDc8L1llYXI+PFJlY051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pbTwvQXV0aG9yPjxZZWFyPjIwMDc8L1llYXI+PFJlY051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8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ale Balb/c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njury induced by MCA occlusion and reperfusion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0 mg/kg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day, gavage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7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ean neurologic scores ↓</w:t>
            </w:r>
          </w:p>
          <w:p w:rsidR="00E61D19" w:rsidRPr="00C473EB" w:rsidRDefault="00E61D19" w:rsidP="00F303A1">
            <w:pPr>
              <w:spacing w:after="0" w:line="240" w:lineRule="auto"/>
              <w:rPr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nfarct volumes of the ischemia and reperfusion groups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Rvbmc8L0F1dGhvcj48WWVhcj4yMDA4PC9ZZWFyPjxSZWNO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Rvbmc8L0F1dGhvcj48WWVhcj4yMDA4PC9ZZWFyPjxSZWNO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9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6B1AEF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6B1AEF">
              <w:rPr>
                <w:rFonts w:ascii="Times New Roman" w:hAnsi="Times New Roman"/>
                <w:sz w:val="24"/>
                <w:szCs w:val="24"/>
                <w:lang w:val="en-US"/>
              </w:rPr>
              <w:t>C57BL/6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I</w:t>
            </w:r>
            <w:r w:rsidRPr="004A6E8F">
              <w:rPr>
                <w:rFonts w:ascii="Times New Roman" w:hAnsi="Times New Roman"/>
                <w:sz w:val="24"/>
                <w:szCs w:val="24"/>
                <w:lang w:val="en-US"/>
              </w:rPr>
              <w:t>njur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duced by MCA</w:t>
            </w:r>
            <w:r w:rsidRPr="004A6E8F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occlusion and reperfusion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20 mg Resv / 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7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CA-induced </w:t>
            </w:r>
            <w:r w:rsidRPr="004A6E8F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nfarct volumes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ha2F0YTwvQXV0aG9yPjxZZWFyPjIwMTA8L1llYXI+PFJl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ha2F0YTwvQXV0aG9yPjxZZWFyPjIwMTA8L1llYXI+PFJl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0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C57BL/6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1-methyl-4-phenyl-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,2,3,6-tetrahydro-pyridine (MPTP) targets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nigrostriatal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dopaminergic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neuron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50 or 100 mg Resv/ kg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1 or 2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PTP-induced depletion of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striatal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dopamine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Rescue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nigral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neurons from MPTP insults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JsYW5jaGV0PC9BdXRob3I+PFllYXI+MjAwODwvWWVhcj48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JsYW5jaGV0PC9BdXRob3I+PFllYXI+MjAwODwvWWVhcj48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1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ale Balb/C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PTP treatment (30 mg/kg,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20 mg Resv/ kg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/ day, iv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7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otor coordination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PTP-induced muscle rigidity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x1PC9BdXRob3I+PFllYXI+MjAwODwvWWVhcj48UmVjTnVt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x1PC9BdXRob3I+PFllYXI+MjAwODwvWWVhcj48UmVjTnVt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2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</w:t>
            </w:r>
            <w:r w:rsidRPr="00B00372">
              <w:rPr>
                <w:rFonts w:ascii="Times New Roman" w:hAnsi="Times New Roman"/>
                <w:sz w:val="24"/>
                <w:szCs w:val="24"/>
                <w:lang w:val="en-US"/>
              </w:rPr>
              <w:t>ale C57BL/6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MPTP treatment (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4 injections of 7 or 10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mg/kg, </w:t>
            </w:r>
            <w:proofErr w:type="spellStart"/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5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0 m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sv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k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/ day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gavage</w:t>
            </w:r>
            <w:proofErr w:type="spellEnd"/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00 mg Resv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k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/ day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gavage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7 days /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4 days before MPTP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MPTP-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re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uced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striatal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dopamine</w:t>
            </w:r>
            <w:r w:rsidRPr="00B00372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>MPTP-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re</w:t>
            </w:r>
            <w:r w:rsidRPr="00FC419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uced </w:t>
            </w:r>
            <w:proofErr w:type="spellStart"/>
            <w:r w:rsidRPr="00B00372">
              <w:rPr>
                <w:rFonts w:ascii="Times New Roman" w:hAnsi="Times New Roman"/>
                <w:sz w:val="24"/>
                <w:szCs w:val="24"/>
                <w:lang w:val="en-US"/>
              </w:rPr>
              <w:t>striatal</w:t>
            </w:r>
            <w:proofErr w:type="spellEnd"/>
            <w:r w:rsidRPr="00B00372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tyrosine </w:t>
            </w:r>
            <w:proofErr w:type="spellStart"/>
            <w:r w:rsidRPr="00B00372">
              <w:rPr>
                <w:rFonts w:ascii="Times New Roman" w:hAnsi="Times New Roman"/>
                <w:sz w:val="24"/>
                <w:szCs w:val="24"/>
                <w:lang w:val="en-US"/>
              </w:rPr>
              <w:t>hydroxylase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JsYW5jaGV0PC9BdXRob3I+PFllYXI+MjAwODwvWWVhcj48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JsYW5jaGV0PC9BdXRob3I+PFllYXI+MjAwODwvWWVhcj48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1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F3D8D">
              <w:rPr>
                <w:rFonts w:ascii="Times New Roman" w:hAnsi="Times New Roman"/>
                <w:sz w:val="24"/>
                <w:szCs w:val="24"/>
                <w:lang w:val="en-US"/>
              </w:rPr>
              <w:t>SJL/J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nduction of  EAE by </w:t>
            </w:r>
            <w:proofErr w:type="spellStart"/>
            <w:r w:rsidRPr="003F3D8D">
              <w:rPr>
                <w:rFonts w:ascii="Times New Roman" w:hAnsi="Times New Roman"/>
                <w:sz w:val="24"/>
                <w:szCs w:val="24"/>
                <w:lang w:val="en-US"/>
              </w:rPr>
              <w:t>proteolipid</w:t>
            </w:r>
            <w:proofErr w:type="spellEnd"/>
            <w:r w:rsidRPr="003F3D8D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protein </w:t>
            </w:r>
            <w:r w:rsidRPr="003F3D8D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peptid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3F3D8D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Intravitreal</w:t>
            </w:r>
            <w:proofErr w:type="spellEnd"/>
            <w:r w:rsidRPr="003F3D8D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i</w:t>
            </w:r>
            <w:r w:rsidRPr="003F3D8D">
              <w:rPr>
                <w:rFonts w:ascii="Times New Roman" w:hAnsi="Times New Roman"/>
                <w:sz w:val="24"/>
                <w:szCs w:val="24"/>
                <w:lang w:val="en-US"/>
              </w:rPr>
              <w:t>njections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of 5, 10 and 80 pmol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SRT501 on day 0, 3, 7 and 11.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2 weeks 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5A24E0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Acute loss of </w:t>
            </w:r>
            <w:r w:rsidRPr="00B44743">
              <w:rPr>
                <w:rFonts w:ascii="Times New Roman" w:hAnsi="Times New Roman"/>
                <w:sz w:val="24"/>
                <w:szCs w:val="24"/>
                <w:lang w:val="en-US"/>
              </w:rPr>
              <w:t>retinal ganglion cell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O</w:t>
            </w:r>
            <w:r w:rsidRPr="005A24E0">
              <w:rPr>
                <w:rFonts w:ascii="Times New Roman" w:hAnsi="Times New Roman"/>
                <w:sz w:val="24"/>
                <w:szCs w:val="24"/>
                <w:lang w:val="en-US"/>
              </w:rPr>
              <w:t>ptic nerve inflammatio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AE"/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fldChar w:fldCharType="begin">
                <w:fldData xml:space="preserve">PFJlZm1hbj48Q2l0ZT48QXV0aG9yPlNoaW5kbGVyPC9BdXRob3I+PFllYXI+MjAwNzwvWWVhcj48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NoaW5kbGVyPC9BdXRob3I+PFllYXI+MjAwNzwvWWVhcj48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3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Male C57BL/6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Diabetes i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uced by </w:t>
            </w: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55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m</w:t>
            </w: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STZ</w:t>
            </w: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k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, once a day for 5 day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20 m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sv</w:t>
            </w: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945840">
              <w:rPr>
                <w:rFonts w:ascii="Times New Roman" w:hAnsi="Times New Roman"/>
                <w:sz w:val="24"/>
                <w:szCs w:val="24"/>
                <w:lang w:val="en-US"/>
              </w:rPr>
              <w:t>k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/ day by gavage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4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TZ induced retinal cell death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pbTwvQXV0aG9yPjxZZWFyPjIwMTA8L1llYXI+PFJlY051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pbTwvQXV0aG9yPjxZZWFyPjIwMTA8L1llYXI+PFJlY051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4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57</w:t>
            </w:r>
            <w:r w:rsidRPr="0079451E">
              <w:rPr>
                <w:rFonts w:ascii="Times New Roman" w:hAnsi="Times New Roman"/>
                <w:sz w:val="24"/>
                <w:szCs w:val="24"/>
                <w:lang w:val="en-US"/>
              </w:rPr>
              <w:t>BL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 w:rsidRPr="0079451E">
              <w:rPr>
                <w:rFonts w:ascii="Times New Roman" w:hAnsi="Times New Roman"/>
                <w:sz w:val="24"/>
                <w:szCs w:val="24"/>
                <w:lang w:val="en-US"/>
              </w:rPr>
              <w:t>6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Standard diet or high fat diet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7E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79451E">
              <w:rPr>
                <w:rFonts w:ascii="Times New Roman" w:hAnsi="Times New Roman"/>
                <w:sz w:val="24"/>
                <w:szCs w:val="24"/>
                <w:lang w:val="en-US"/>
              </w:rPr>
              <w:t>200 mg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sv</w:t>
            </w:r>
            <w:r w:rsidRPr="0079451E">
              <w:rPr>
                <w:rFonts w:ascii="Times New Roman" w:hAnsi="Times New Roman"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79451E">
              <w:rPr>
                <w:rFonts w:ascii="Times New Roman" w:hAnsi="Times New Roman"/>
                <w:sz w:val="24"/>
                <w:szCs w:val="24"/>
                <w:lang w:val="en-US"/>
              </w:rPr>
              <w:t>kg/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79451E">
              <w:rPr>
                <w:rFonts w:ascii="Times New Roman" w:hAnsi="Times New Roman"/>
                <w:sz w:val="24"/>
                <w:szCs w:val="24"/>
                <w:lang w:val="en-US"/>
              </w:rPr>
              <w:t>da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 diet or by mini pump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4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Brain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MnSOD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level and </w:t>
            </w:r>
            <w:r w:rsidRPr="0079451E">
              <w:rPr>
                <w:rFonts w:ascii="Times New Roman" w:hAnsi="Times New Roman"/>
                <w:sz w:val="24"/>
                <w:szCs w:val="24"/>
                <w:lang w:val="en-US"/>
              </w:rPr>
              <w:t>activit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 high fat mice ↑</w:t>
            </w:r>
          </w:p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Brain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catalase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ctivity 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Brain GSH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Peroxidase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79451E">
              <w:rPr>
                <w:rFonts w:ascii="Times New Roman" w:hAnsi="Times New Roman"/>
                <w:sz w:val="24"/>
                <w:szCs w:val="24"/>
                <w:lang w:val="en-US"/>
              </w:rPr>
              <w:t>activit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 high fat mice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JvYmI8L0F1dGhvcj48WWVhcj4yMDA4PC9ZZWFyPjxSZWNO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JvYmI8L0F1dGhvcj48WWVhcj4yMDA4PC9ZZWFyPjxSZWNO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5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Offspring of  Tg19959 crossed with C57/B6SJL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0.2% Resv in diet (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300 mg/ kg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/ day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45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laque formation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hcnVwcGFnb3VuZGVyPC9BdXRob3I+PFllYXI+MjAwOTwv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thcnVwcGFnb3VuZGVyPC9BdXRob3I+PFllYXI+MjAwOTwv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6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ddY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Permanent MCA</w:t>
            </w:r>
            <w:r>
              <w:rPr>
                <w:rFonts w:ascii="Times New Roman" w:hAnsi="Times New Roman"/>
                <w:lang w:val="en-US"/>
              </w:rPr>
              <w:t>O</w:t>
            </w:r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 day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Brain infarct volume ↓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lub3VlPC9BdXRob3I+PFllYXI+MjAwMzwvWWVhcj48UmVj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</w:fldData>
              </w:fldChar>
            </w:r>
            <w:r w:rsidR="001123F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lub3VlPC9BdXRob3I+PFllYXI+MjAwMzwvWWVhcj48UmVj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</w:fldData>
              </w:fldChar>
            </w:r>
            <w:r w:rsidR="001123F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lang w:val="en-US"/>
              </w:rPr>
              <w:t>37</w:t>
            </w:r>
            <w:r w:rsidR="001123F5" w:rsidRPr="001123F5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1C1E65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1C1E65">
              <w:rPr>
                <w:rFonts w:ascii="Times New Roman" w:hAnsi="Times New Roman"/>
                <w:sz w:val="24"/>
                <w:szCs w:val="24"/>
                <w:lang w:val="en-US"/>
              </w:rPr>
              <w:t>C57BL/6N female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Middle age (</w:t>
            </w: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t>12–15-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onths-old) exposed to </w:t>
            </w: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t>0.76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EtO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/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.15 mg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Resv/</w:t>
            </w: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day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 the drinking </w:t>
            </w: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t>water (</w:t>
            </w: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7E"/>
            </w: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44 mg/ kg </w:t>
            </w:r>
            <w:proofErr w:type="spellStart"/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+ </w:t>
            </w:r>
            <w:r w:rsidRPr="000A3B86">
              <w:rPr>
                <w:rFonts w:ascii="Times New Roman" w:hAnsi="Times New Roman"/>
                <w:sz w:val="24"/>
                <w:szCs w:val="24"/>
                <w:lang w:val="en-US"/>
              </w:rPr>
              <w:t>0.7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 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EtO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/kg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6 week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Cued learning: :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EtOH+Resv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lative to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EtO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Spatial learning: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EtOH+Resv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relative to </w:t>
            </w: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EtOH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&lt;Refman&gt;&lt;Cite&gt;&lt;Author&gt;Ranney&lt;/Author&gt;&lt;Year&gt;2009&lt;/Year&gt;&lt;RecNum&gt;24462&lt;/RecNum&gt;&lt;IDText&gt;Resveratrol protects spatial learning in middle-aged C57BL/6 mice from effects of ethanol&lt;/IDText&gt;&lt;MDL Ref_Type="Journal"&gt;&lt;Ref_Type&gt;Journal&lt;/Ref_Type&gt;&lt;Ref_ID&gt;24462&lt;/Ref_ID&gt;&lt;Title_Primary&gt;Resveratrol protects spatial learning in middle-aged C57BL/6 mice from effects of ethanol&lt;/Title_Primary&gt;&lt;Authors_Primary&gt;Ranney,A.&lt;/Authors_Primary&gt;&lt;Authors_Primary&gt;Petro,M.S.&lt;/Authors_Primary&gt;&lt;Date_Primary&gt;2009/6/30&lt;/Date_Primary&gt;&lt;Keywords&gt;aging&lt;/Keywords&gt;&lt;Keywords&gt;alcohol&lt;/Keywords&gt;&lt;Keywords&gt;ALCOHOL CONSUMPTION&lt;/Keywords&gt;&lt;Keywords&gt;ALCOHOL-CONSUMPTION&lt;/Keywords&gt;&lt;Keywords&gt;COMBINATION&lt;/Keywords&gt;&lt;Keywords&gt;concentration&lt;/Keywords&gt;&lt;Keywords&gt;consumption&lt;/Keywords&gt;&lt;Keywords&gt;DECREASES&lt;/Keywords&gt;&lt;Keywords&gt;DEMENTIA&lt;/Keywords&gt;&lt;Keywords&gt;effects&lt;/Keywords&gt;&lt;Keywords&gt;ethanol&lt;/Keywords&gt;&lt;Keywords&gt;Female&lt;/Keywords&gt;&lt;Keywords&gt;FEMALE MICE&lt;/Keywords&gt;&lt;Keywords&gt;Incidence&lt;/Keywords&gt;&lt;Keywords&gt;Memory&lt;/Keywords&gt;&lt;Keywords&gt;MICE&lt;/Keywords&gt;&lt;Keywords&gt;Middle Aged&lt;/Keywords&gt;&lt;Keywords&gt;Oxidative stress&lt;/Keywords&gt;&lt;Keywords&gt;OXIDATIVE-STRESS&lt;/Keywords&gt;&lt;Keywords&gt;phytoestrogen&lt;/Keywords&gt;&lt;Keywords&gt;PROTECT&lt;/Keywords&gt;&lt;Keywords&gt;PROTECTS&lt;/Keywords&gt;&lt;Keywords&gt;psychology&lt;/Keywords&gt;&lt;Keywords&gt;resveratrol&lt;/Keywords&gt;&lt;Keywords&gt;RESVERATROL PROTECTS&lt;/Keywords&gt;&lt;Keywords&gt;stress&lt;/Keywords&gt;&lt;Keywords&gt;wine&lt;/Keywords&gt;&lt;Reprint&gt;Not in File&lt;/Reprint&gt;&lt;Start_Page&gt;330&lt;/Start_Page&gt;&lt;End_Page&gt;336&lt;/End_Page&gt;&lt;Periodical&gt;Behav.Pharmacol.&lt;/Periodical&gt;&lt;Volume&gt;20&lt;/Volume&gt;&lt;Issue&gt;4&lt;/Issue&gt;&lt;Address&gt;Department of Psychology, Nebraska Wesleyan University, Lincoln, Nebraska, USA&lt;/Address&gt;&lt;Web_URL&gt;PM:19571741&lt;/Web_URL&gt;&lt;Web_URL_Link1&gt;&lt;u&gt;D:\Users\ov\Documents\Reference Manager\RefMan Reprint\24000\24400\RefMan24462.pdf&lt;/u&gt;&lt;/Web_URL_Link1&gt;&lt;ZZ_JournalFull&gt;&lt;f name="System"&gt;Behavioural Pharmacology&lt;/f&gt;&lt;/ZZ_JournalFull&gt;&lt;ZZ_JournalStdAbbrev&gt;&lt;f name="System"&gt;Behav.Pharmacol.&lt;/f&gt;&lt;/ZZ_JournalStdAbbrev&gt;&lt;ZZ_WorkformID&gt;1&lt;/ZZ_WorkformID&gt;&lt;/MDL&gt;&lt;/Cite&gt;&lt;/Refman&gt;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8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1939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1C1E65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1C1E65">
              <w:rPr>
                <w:rFonts w:ascii="Times New Roman" w:hAnsi="Times New Roman"/>
                <w:sz w:val="24"/>
                <w:szCs w:val="24"/>
                <w:lang w:val="en-US"/>
              </w:rPr>
              <w:t>male C57Bl/6 mice</w:t>
            </w:r>
          </w:p>
        </w:tc>
        <w:tc>
          <w:tcPr>
            <w:tcW w:w="256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24 month age mic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31D6C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15 mg Resv/ g </w:t>
            </w:r>
            <w:r w:rsidRPr="006F2DE8">
              <w:rPr>
                <w:rFonts w:ascii="Times New Roman" w:hAnsi="Times New Roman"/>
                <w:sz w:val="24"/>
                <w:szCs w:val="24"/>
                <w:lang w:val="en-US"/>
              </w:rPr>
              <w:t>diet (</w:t>
            </w:r>
            <w:r w:rsidRPr="006F2DE8">
              <w:rPr>
                <w:rFonts w:ascii="Times New Roman" w:hAnsi="Times New Roman"/>
                <w:sz w:val="24"/>
                <w:szCs w:val="24"/>
                <w:lang w:val="en-US"/>
              </w:rPr>
              <w:sym w:font="Symbol" w:char="F07E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18</w:t>
            </w:r>
            <w:r w:rsidRPr="00C31D6C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mg/ kg </w:t>
            </w:r>
            <w:proofErr w:type="spellStart"/>
            <w:r w:rsidRPr="00C31D6C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31D6C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), starting when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12 month</w:t>
            </w:r>
            <w:r w:rsidRPr="00C31D6C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ol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2 month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A</w:t>
            </w:r>
            <w:r w:rsidRPr="00C31D6C">
              <w:rPr>
                <w:rFonts w:ascii="Times New Roman" w:hAnsi="Times New Roman"/>
                <w:sz w:val="24"/>
                <w:szCs w:val="24"/>
                <w:lang w:val="en-US"/>
              </w:rPr>
              <w:t>cquisition of a spatial Y-maze t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est ↑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477E0F" w:rsidP="001123F5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9vbWVuPC9BdXRob3I+PFllYXI+MjAwOTwvWWVhcj48UmVj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9vbWVuPC9BdXRob3I+PFllYXI+MjAwOTwvWWVhcj48UmVj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</w:fldData>
              </w:fldChar>
            </w:r>
            <w:r w:rsidR="001123F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1123F5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9</w:t>
            </w:r>
            <w:r w:rsidR="001123F5" w:rsidRPr="001123F5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9209A1" w:rsidTr="00F303A1">
        <w:tc>
          <w:tcPr>
            <w:tcW w:w="13149" w:type="dxa"/>
            <w:gridSpan w:val="6"/>
            <w:tcBorders>
              <w:top w:val="nil"/>
              <w:left w:val="nil"/>
              <w:bottom w:val="nil"/>
              <w:right w:val="nil"/>
            </w:tcBorders>
            <w:tcMar>
              <w:top w:w="57" w:type="dxa"/>
              <w:bottom w:w="57" w:type="dxa"/>
            </w:tcMar>
          </w:tcPr>
          <w:p w:rsidR="00E61D19" w:rsidRPr="00440B23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440B23">
              <w:rPr>
                <w:rFonts w:ascii="Times New Roman" w:hAnsi="Times New Roman"/>
                <w:sz w:val="24"/>
                <w:szCs w:val="24"/>
              </w:rPr>
              <w:t xml:space="preserve">ACA: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Asphyxial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cardiac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 arrest;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AChE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: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Acetylcholine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esterase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; EAE: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Experimental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 autoimmune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encephalomyelitis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r w:rsidRPr="00031231">
              <w:rPr>
                <w:rFonts w:ascii="Times New Roman" w:hAnsi="Times New Roman"/>
                <w:sz w:val="24"/>
                <w:szCs w:val="24"/>
              </w:rPr>
              <w:t xml:space="preserve">GSH: </w:t>
            </w:r>
            <w:proofErr w:type="spellStart"/>
            <w:r w:rsidRPr="00031231">
              <w:rPr>
                <w:rFonts w:ascii="Times New Roman" w:hAnsi="Times New Roman"/>
                <w:sz w:val="24"/>
                <w:szCs w:val="24"/>
              </w:rPr>
              <w:t>Reduced</w:t>
            </w:r>
            <w:proofErr w:type="spellEnd"/>
            <w:r w:rsidRPr="000312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031231">
              <w:rPr>
                <w:rFonts w:ascii="Times New Roman" w:hAnsi="Times New Roman"/>
                <w:sz w:val="24"/>
                <w:szCs w:val="24"/>
              </w:rPr>
              <w:t>glutathione</w:t>
            </w:r>
            <w:proofErr w:type="spellEnd"/>
            <w:r w:rsidRPr="00031231">
              <w:rPr>
                <w:rFonts w:ascii="Times New Roman" w:hAnsi="Times New Roman"/>
                <w:sz w:val="24"/>
                <w:szCs w:val="24"/>
              </w:rPr>
              <w:t>;</w:t>
            </w:r>
            <w:r w:rsidRPr="00440B23">
              <w:rPr>
                <w:rFonts w:ascii="Times New Roman" w:hAnsi="Times New Roman"/>
                <w:sz w:val="24"/>
                <w:szCs w:val="24"/>
              </w:rPr>
              <w:t xml:space="preserve"> MCA</w:t>
            </w:r>
            <w:r>
              <w:rPr>
                <w:rFonts w:ascii="Times New Roman" w:hAnsi="Times New Roman"/>
                <w:sz w:val="24"/>
                <w:szCs w:val="24"/>
              </w:rPr>
              <w:t>O</w:t>
            </w:r>
            <w:r w:rsidRPr="00440B23">
              <w:rPr>
                <w:rFonts w:ascii="Times New Roman" w:hAnsi="Times New Roman"/>
                <w:sz w:val="24"/>
                <w:szCs w:val="24"/>
              </w:rPr>
              <w:t xml:space="preserve">: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middle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 cerebral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artery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occlusion</w:t>
            </w:r>
            <w:proofErr w:type="spellEnd"/>
            <w:r w:rsidRPr="00440B23"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r w:rsidRPr="00031231">
              <w:rPr>
                <w:rFonts w:ascii="Times New Roman" w:hAnsi="Times New Roman"/>
                <w:sz w:val="24"/>
                <w:szCs w:val="24"/>
              </w:rPr>
              <w:t xml:space="preserve">MCV: motor </w:t>
            </w:r>
            <w:proofErr w:type="spellStart"/>
            <w:r w:rsidRPr="00031231">
              <w:rPr>
                <w:rFonts w:ascii="Times New Roman" w:hAnsi="Times New Roman"/>
                <w:sz w:val="24"/>
                <w:szCs w:val="24"/>
              </w:rPr>
              <w:t>conduction</w:t>
            </w:r>
            <w:proofErr w:type="spellEnd"/>
            <w:r w:rsidRPr="0003123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031231">
              <w:rPr>
                <w:rFonts w:ascii="Times New Roman" w:hAnsi="Times New Roman"/>
                <w:sz w:val="24"/>
                <w:szCs w:val="24"/>
              </w:rPr>
              <w:t>velocity</w:t>
            </w:r>
            <w:proofErr w:type="spellEnd"/>
            <w:r w:rsidRPr="00031231">
              <w:rPr>
                <w:rFonts w:ascii="Times New Roman" w:hAnsi="Times New Roman"/>
                <w:sz w:val="24"/>
                <w:szCs w:val="24"/>
              </w:rPr>
              <w:t>;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3NPA: </w:t>
            </w:r>
            <w:r w:rsidRPr="00440B23">
              <w:rPr>
                <w:rFonts w:ascii="Times New Roman" w:hAnsi="Times New Roman"/>
                <w:sz w:val="24"/>
                <w:szCs w:val="24"/>
              </w:rPr>
              <w:t xml:space="preserve">3-nitropropionic </w:t>
            </w:r>
            <w:proofErr w:type="spellStart"/>
            <w:r w:rsidRPr="00440B23">
              <w:rPr>
                <w:rFonts w:ascii="Times New Roman" w:hAnsi="Times New Roman"/>
                <w:sz w:val="24"/>
                <w:szCs w:val="24"/>
              </w:rPr>
              <w:t>acid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nSOD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: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n-superoxide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dismutase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; </w:t>
            </w:r>
            <w:r w:rsidRPr="00440B23">
              <w:rPr>
                <w:rFonts w:ascii="Times New Roman" w:hAnsi="Times New Roman"/>
                <w:sz w:val="24"/>
                <w:szCs w:val="24"/>
              </w:rPr>
              <w:t xml:space="preserve">MPTP: 1-methyl-4-phenyl-1,2,3,6-tetrahydro-pyridine; 6-OHDA: 6-hydroxydopamine; 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STZ: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treptozotoci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;</w:t>
            </w:r>
            <w:r w:rsidRPr="00440B23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: intra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gastrically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; iv: intravenous;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o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: per oral;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ffect are indicated by ↓: reduction; ↑: enhancement</w:t>
            </w:r>
            <w:proofErr w:type="gramStart"/>
            <w:r w:rsidRPr="00C473EB">
              <w:rPr>
                <w:rFonts w:ascii="Times New Roman" w:hAnsi="Times New Roman"/>
                <w:lang w:val="en-US"/>
              </w:rPr>
              <w:t xml:space="preserve">; </w:t>
            </w:r>
            <w:proofErr w:type="gram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>: no effect.</w:t>
            </w:r>
          </w:p>
        </w:tc>
      </w:tr>
    </w:tbl>
    <w:p w:rsidR="00694A2B" w:rsidRPr="003B17C6" w:rsidRDefault="00694A2B" w:rsidP="009A2F83">
      <w:pPr>
        <w:rPr>
          <w:rFonts w:ascii="Times New Roman" w:hAnsi="Times New Roman"/>
          <w:b/>
          <w:lang w:val="en-US"/>
        </w:rPr>
      </w:pPr>
    </w:p>
    <w:p w:rsidR="00742C51" w:rsidRDefault="00742C51" w:rsidP="009A2F83">
      <w:pPr>
        <w:rPr>
          <w:rFonts w:ascii="Times New Roman" w:hAnsi="Times New Roman"/>
          <w:b/>
        </w:rPr>
      </w:pPr>
    </w:p>
    <w:p w:rsidR="003B17C6" w:rsidRPr="009209A1" w:rsidRDefault="003B17C6" w:rsidP="009A2F83">
      <w:pPr>
        <w:rPr>
          <w:rFonts w:ascii="Times New Roman" w:hAnsi="Times New Roman"/>
          <w:b/>
        </w:rPr>
      </w:pPr>
      <w:r w:rsidRPr="009209A1">
        <w:rPr>
          <w:rFonts w:ascii="Times New Roman" w:hAnsi="Times New Roman"/>
          <w:b/>
        </w:rPr>
        <w:lastRenderedPageBreak/>
        <w:t>References</w:t>
      </w:r>
    </w:p>
    <w:p w:rsidR="001123F5" w:rsidRDefault="00477E0F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lang w:val="en-US"/>
        </w:rPr>
        <w:fldChar w:fldCharType="begin"/>
      </w:r>
      <w:r w:rsidR="001123F5" w:rsidRPr="009209A1">
        <w:rPr>
          <w:rFonts w:ascii="Times New Roman" w:hAnsi="Times New Roman"/>
        </w:rPr>
        <w:instrText xml:space="preserve"> ADDIN REFMGR.REFLIST </w:instrText>
      </w:r>
      <w:r>
        <w:rPr>
          <w:rFonts w:ascii="Times New Roman" w:hAnsi="Times New Roman"/>
          <w:lang w:val="en-US"/>
        </w:rPr>
        <w:fldChar w:fldCharType="separate"/>
      </w:r>
      <w:r w:rsidR="001123F5" w:rsidRPr="009209A1">
        <w:rPr>
          <w:rFonts w:ascii="Times New Roman" w:hAnsi="Times New Roman"/>
          <w:noProof/>
        </w:rPr>
        <w:tab/>
        <w:t xml:space="preserve">1. </w:t>
      </w:r>
      <w:r w:rsidR="001123F5" w:rsidRPr="009209A1">
        <w:rPr>
          <w:rFonts w:ascii="Times New Roman" w:hAnsi="Times New Roman"/>
          <w:noProof/>
        </w:rPr>
        <w:tab/>
        <w:t xml:space="preserve">Ates O, Cayli S, Altinoz E, Gurses I, Yucel N et al. </w:t>
      </w:r>
      <w:r w:rsidR="001123F5">
        <w:rPr>
          <w:rFonts w:ascii="Times New Roman" w:hAnsi="Times New Roman"/>
          <w:noProof/>
          <w:lang w:val="en-US"/>
        </w:rPr>
        <w:t>(2007) Neuroprotection by resveratrol against traumatic brain injury in rats. Mol Cell Biochem 294: 137-144.</w:t>
      </w:r>
    </w:p>
    <w:p w:rsidR="001123F5" w:rsidRPr="009209A1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  <w:lang w:val="en-US"/>
        </w:rPr>
        <w:tab/>
      </w:r>
      <w:r w:rsidRPr="009209A1">
        <w:rPr>
          <w:rFonts w:ascii="Times New Roman" w:hAnsi="Times New Roman"/>
          <w:noProof/>
        </w:rPr>
        <w:t xml:space="preserve">2. </w:t>
      </w:r>
      <w:r w:rsidRPr="009209A1">
        <w:rPr>
          <w:rFonts w:ascii="Times New Roman" w:hAnsi="Times New Roman"/>
          <w:noProof/>
        </w:rPr>
        <w:tab/>
        <w:t xml:space="preserve">Ates O, Cayli S, Altinoz E, Gurses I, Yucel N et al. </w:t>
      </w:r>
      <w:r>
        <w:rPr>
          <w:rFonts w:ascii="Times New Roman" w:hAnsi="Times New Roman"/>
          <w:noProof/>
          <w:lang w:val="en-US"/>
        </w:rPr>
        <w:t xml:space="preserve">(2006) Effects of resveratrol and methylprednisolone on biochemical, neurobehavioral and histopathological recovery after experimental spinal cord injury. </w:t>
      </w:r>
      <w:r w:rsidRPr="009209A1">
        <w:rPr>
          <w:rFonts w:ascii="Times New Roman" w:hAnsi="Times New Roman"/>
          <w:noProof/>
        </w:rPr>
        <w:t>Acta Pharmacol Sin 27: 1317-1325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9209A1">
        <w:rPr>
          <w:rFonts w:ascii="Times New Roman" w:hAnsi="Times New Roman"/>
          <w:noProof/>
        </w:rPr>
        <w:tab/>
        <w:t xml:space="preserve">3. </w:t>
      </w:r>
      <w:r w:rsidRPr="009209A1">
        <w:rPr>
          <w:rFonts w:ascii="Times New Roman" w:hAnsi="Times New Roman"/>
          <w:noProof/>
        </w:rPr>
        <w:tab/>
        <w:t xml:space="preserve">Tsai SK, Hung LM, Fu YT, Cheng H, Nien MW et al. </w:t>
      </w:r>
      <w:r>
        <w:rPr>
          <w:rFonts w:ascii="Times New Roman" w:hAnsi="Times New Roman"/>
          <w:noProof/>
          <w:lang w:val="en-US"/>
        </w:rPr>
        <w:t>(2007) Resveratrol neuroprotective effects during focal cerebral ischemia injury via nitric oxide mechanism in rats. J Vasc Surg 46: 346-353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4. </w:t>
      </w:r>
      <w:r>
        <w:rPr>
          <w:rFonts w:ascii="Times New Roman" w:hAnsi="Times New Roman"/>
          <w:noProof/>
          <w:lang w:val="en-US"/>
        </w:rPr>
        <w:tab/>
        <w:t>Saleh MC, Connell BJ, Saleh TM (2010) Resveratrol preconditioning induces cellular stress proteins and is mediated via NMDA and estrogen receptors. Neuroscience 166: 445-454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5. </w:t>
      </w:r>
      <w:r>
        <w:rPr>
          <w:rFonts w:ascii="Times New Roman" w:hAnsi="Times New Roman"/>
          <w:noProof/>
          <w:lang w:val="en-US"/>
        </w:rPr>
        <w:tab/>
        <w:t>Yousuf S, Atif F, Ahmad M, Hoda N, Ishrat T et al. (2009) Resveratrol exerts its neuroprotective effect by modulating mitochondrial dysfunctions and associated cell death during cerebral ischemia. Brain Res 1250: 242-253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6. </w:t>
      </w:r>
      <w:r>
        <w:rPr>
          <w:rFonts w:ascii="Times New Roman" w:hAnsi="Times New Roman"/>
          <w:noProof/>
          <w:lang w:val="en-US"/>
        </w:rPr>
        <w:tab/>
        <w:t>Lu KT, Chiou RY, Chen LG, Chen MH, Tseng WT et al. (2006) Neuroprotective effects of resveratrol on cerebral ischemia-induced neuron loss mediated by free radical scavenging and cerebral blood flow elevation. J Agric Food Chem 54: 3126-3131.</w:t>
      </w:r>
    </w:p>
    <w:p w:rsidR="001123F5" w:rsidRPr="009209A1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  <w:lang w:val="en-US"/>
        </w:rPr>
        <w:tab/>
        <w:t xml:space="preserve">7. </w:t>
      </w:r>
      <w:r>
        <w:rPr>
          <w:rFonts w:ascii="Times New Roman" w:hAnsi="Times New Roman"/>
          <w:noProof/>
          <w:lang w:val="en-US"/>
        </w:rPr>
        <w:tab/>
        <w:t xml:space="preserve">Della-Morte D, Dave KR, Defazio RA, Bao YC, Raval AP et al. (2009) Resveratrol pretreatment protects rat brain from cerebral ischemic damage via a sirtuin 1 -- uncoupling protein 2 pathway. </w:t>
      </w:r>
      <w:r w:rsidRPr="009209A1">
        <w:rPr>
          <w:rFonts w:ascii="Times New Roman" w:hAnsi="Times New Roman"/>
          <w:noProof/>
        </w:rPr>
        <w:t>Neuroscience 159: 993-1002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9209A1">
        <w:rPr>
          <w:rFonts w:ascii="Times New Roman" w:hAnsi="Times New Roman"/>
          <w:noProof/>
        </w:rPr>
        <w:tab/>
        <w:t xml:space="preserve">8. </w:t>
      </w:r>
      <w:r w:rsidRPr="009209A1">
        <w:rPr>
          <w:rFonts w:ascii="Times New Roman" w:hAnsi="Times New Roman"/>
          <w:noProof/>
        </w:rPr>
        <w:tab/>
        <w:t xml:space="preserve">Wu Z, Xu Q, Zhang L, Kong D, Ma R et al. </w:t>
      </w:r>
      <w:r>
        <w:rPr>
          <w:rFonts w:ascii="Times New Roman" w:hAnsi="Times New Roman"/>
          <w:noProof/>
          <w:lang w:val="en-US"/>
        </w:rPr>
        <w:t>(2009) Protective effect of resveratrol against kainate-induced temporal lobe epilepsy in rats. Neurochem Res 34: 1393-1400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9. </w:t>
      </w:r>
      <w:r>
        <w:rPr>
          <w:rFonts w:ascii="Times New Roman" w:hAnsi="Times New Roman"/>
          <w:noProof/>
          <w:lang w:val="en-US"/>
        </w:rPr>
        <w:tab/>
        <w:t>Yang YB, Piao YJ (2003) Effects of resveratrol on secondary damages after acute spinal cord injury in rats. Acta Pharmacol Sin 24: 703-710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0. </w:t>
      </w:r>
      <w:r>
        <w:rPr>
          <w:rFonts w:ascii="Times New Roman" w:hAnsi="Times New Roman"/>
          <w:noProof/>
          <w:lang w:val="en-US"/>
        </w:rPr>
        <w:tab/>
        <w:t>Sonmez U, Sonmez A, Erbil G, Tekmen I, Baykara B (2007) Neuroprotective effects of resveratrol against traumatic brain injury in immature rats. Neurosci Lett 420: 133-137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1. </w:t>
      </w:r>
      <w:r>
        <w:rPr>
          <w:rFonts w:ascii="Times New Roman" w:hAnsi="Times New Roman"/>
          <w:noProof/>
          <w:lang w:val="en-US"/>
        </w:rPr>
        <w:tab/>
        <w:t>Bist R, Bhatt DK (2010) Augmentation of cholinesterases and ATPase activities in the cerebellum and pons-medulla oblongata, by a combination of antioxidants (resveratrol, ascorbic acid, alpha-lipoic acid and vitamin E), in acutely lindane intoxicated mice. J Neurol Sci 296: 83-87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2. </w:t>
      </w:r>
      <w:r>
        <w:rPr>
          <w:rFonts w:ascii="Times New Roman" w:hAnsi="Times New Roman"/>
          <w:noProof/>
          <w:lang w:val="en-US"/>
        </w:rPr>
        <w:tab/>
        <w:t>Kiziltepe U, Turan NN, Han U, Ulus AT, Akar F (2004) Resveratrol, a red wine polyphenol, protects spinal cord from ischemia-reperfusion injury. J Vasc Surg 40: 138-145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lastRenderedPageBreak/>
        <w:tab/>
        <w:t xml:space="preserve">13. </w:t>
      </w:r>
      <w:r>
        <w:rPr>
          <w:rFonts w:ascii="Times New Roman" w:hAnsi="Times New Roman"/>
          <w:noProof/>
          <w:lang w:val="en-US"/>
        </w:rPr>
        <w:tab/>
        <w:t>Sinha K, Chaudhary G, Gupta YK (2002) Protective effect of resveratrol against oxidative stress in middle cerebral artery occlusion model of stroke in rats. Life Sci 71: 655-665.</w:t>
      </w:r>
    </w:p>
    <w:p w:rsidR="001123F5" w:rsidRPr="009209A1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  <w:lang w:val="en-US"/>
        </w:rPr>
        <w:tab/>
        <w:t xml:space="preserve">14. </w:t>
      </w:r>
      <w:r>
        <w:rPr>
          <w:rFonts w:ascii="Times New Roman" w:hAnsi="Times New Roman"/>
          <w:noProof/>
          <w:lang w:val="en-US"/>
        </w:rPr>
        <w:tab/>
        <w:t xml:space="preserve">Singleton RH, Yan HQ, Fellows-Mayle W, Dixon CE (2010) Resveratrol attenuates behavioral impairments and reduces cortical and hippocampal loss in a rat controlled cortical impact model of traumatic brain injury. </w:t>
      </w:r>
      <w:r w:rsidRPr="009209A1">
        <w:rPr>
          <w:rFonts w:ascii="Times New Roman" w:hAnsi="Times New Roman"/>
          <w:noProof/>
        </w:rPr>
        <w:t>J Neurotrauma 27: 1091-1099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9209A1">
        <w:rPr>
          <w:rFonts w:ascii="Times New Roman" w:hAnsi="Times New Roman"/>
          <w:noProof/>
        </w:rPr>
        <w:tab/>
        <w:t xml:space="preserve">15. </w:t>
      </w:r>
      <w:r w:rsidRPr="009209A1">
        <w:rPr>
          <w:rFonts w:ascii="Times New Roman" w:hAnsi="Times New Roman"/>
          <w:noProof/>
        </w:rPr>
        <w:tab/>
        <w:t xml:space="preserve">Li C, Yan Z, Yang J, Chen H, Li H et al. </w:t>
      </w:r>
      <w:r>
        <w:rPr>
          <w:rFonts w:ascii="Times New Roman" w:hAnsi="Times New Roman"/>
          <w:noProof/>
          <w:lang w:val="en-US"/>
        </w:rPr>
        <w:t>(2010) Neuroprotective effects of resveratrol on ischemic injury mediated by modulating the release of neurotransmitter and neuromodulator in rats. Neurochem Int 56: 495-500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6. </w:t>
      </w:r>
      <w:r>
        <w:rPr>
          <w:rFonts w:ascii="Times New Roman" w:hAnsi="Times New Roman"/>
          <w:noProof/>
          <w:lang w:val="en-US"/>
        </w:rPr>
        <w:tab/>
        <w:t>Wang Q, Yu S, Simonyi A, Rottinghaus G, Sun GY et al. (2004) Resveratrol protects against neurotoxicity induced by kainic acid. Neurochem Res 29: 2105-2112.</w:t>
      </w:r>
    </w:p>
    <w:p w:rsidR="001123F5" w:rsidRPr="009209A1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  <w:lang w:val="en-US"/>
        </w:rPr>
        <w:tab/>
        <w:t xml:space="preserve">17. </w:t>
      </w:r>
      <w:r>
        <w:rPr>
          <w:rFonts w:ascii="Times New Roman" w:hAnsi="Times New Roman"/>
          <w:noProof/>
          <w:lang w:val="en-US"/>
        </w:rPr>
        <w:tab/>
        <w:t xml:space="preserve">Jin F, Wu Q, Lu YF, Gong QH, Shi JS (2008) Neuroprotective effect of resveratrol on 6-OHDA-induced Parkinson's disease in rats. </w:t>
      </w:r>
      <w:r w:rsidRPr="009209A1">
        <w:rPr>
          <w:rFonts w:ascii="Times New Roman" w:hAnsi="Times New Roman"/>
          <w:noProof/>
        </w:rPr>
        <w:t>Eur J Pharmacol 600: 78-82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9209A1">
        <w:rPr>
          <w:rFonts w:ascii="Times New Roman" w:hAnsi="Times New Roman"/>
          <w:noProof/>
        </w:rPr>
        <w:tab/>
        <w:t xml:space="preserve">18. </w:t>
      </w:r>
      <w:r w:rsidRPr="009209A1">
        <w:rPr>
          <w:rFonts w:ascii="Times New Roman" w:hAnsi="Times New Roman"/>
          <w:noProof/>
        </w:rPr>
        <w:tab/>
        <w:t xml:space="preserve">Khan MM, Ahmad A, Ishrat T, Khan MB, Hoda MN et al. </w:t>
      </w:r>
      <w:r>
        <w:rPr>
          <w:rFonts w:ascii="Times New Roman" w:hAnsi="Times New Roman"/>
          <w:noProof/>
          <w:lang w:val="en-US"/>
        </w:rPr>
        <w:t>(2010) Resveratrol attenuates 6-hydroxydopamine-induced oxidative damage and dopamine depletion in rat model of Parkinson's disease. Brain Res 1328: 139-151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9. </w:t>
      </w:r>
      <w:r>
        <w:rPr>
          <w:rFonts w:ascii="Times New Roman" w:hAnsi="Times New Roman"/>
          <w:noProof/>
          <w:lang w:val="en-US"/>
        </w:rPr>
        <w:tab/>
        <w:t>Binienda ZK, Beaudoin MA, Gough B, Ali SF, Virmani A (2010) Assessment of 3-nitropropionic acid-evoked peripheral neuropathy in rats: neuroprotective effects of acetyl-L-carnitine and resveratrol. Neurosci Lett 480: 117-121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0. </w:t>
      </w:r>
      <w:r>
        <w:rPr>
          <w:rFonts w:ascii="Times New Roman" w:hAnsi="Times New Roman"/>
          <w:noProof/>
          <w:lang w:val="en-US"/>
        </w:rPr>
        <w:tab/>
        <w:t>Kumar P, Padi SS, Naidu PS, Kumar A (2006) Effect of resveratrol on 3-nitropropionic acid-induced biochemical and behavioural changes: possible neuroprotective mechanisms. Behav Pharmacol 17: 485-492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1. </w:t>
      </w:r>
      <w:r>
        <w:rPr>
          <w:rFonts w:ascii="Times New Roman" w:hAnsi="Times New Roman"/>
          <w:noProof/>
          <w:lang w:val="en-US"/>
        </w:rPr>
        <w:tab/>
        <w:t>Kumar A, Sharma SS (2010) NF-kappaB inhibitory action of resveratrol: A probable mechanism of neuroprotection in experimental diabetic neuropathy. Biochem Biophys Res Commun 394: 360-365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2. </w:t>
      </w:r>
      <w:r>
        <w:rPr>
          <w:rFonts w:ascii="Times New Roman" w:hAnsi="Times New Roman"/>
          <w:noProof/>
          <w:lang w:val="en-US"/>
        </w:rPr>
        <w:tab/>
        <w:t>Sharma SS, Kumar A, Arora M, Kaundal RK (2009) Neuroprotective potential of combination of resveratrol and 4-amino-1,8-naphthalimide in experimental diabetic neuropathy: focus on functional, sensorimotor and biochemical changes. Free Radic Res 43: 400-408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3. </w:t>
      </w:r>
      <w:r>
        <w:rPr>
          <w:rFonts w:ascii="Times New Roman" w:hAnsi="Times New Roman"/>
          <w:noProof/>
          <w:lang w:val="en-US"/>
        </w:rPr>
        <w:tab/>
        <w:t>Ates O, Cayli SR, Yucel N, Altinoz E, Kocak A et al. (2007) Central nervous system protection by resveratrol in streptozotocin-induced diabetic rats. J Clin Neurosci 14: 256-260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4. </w:t>
      </w:r>
      <w:r>
        <w:rPr>
          <w:rFonts w:ascii="Times New Roman" w:hAnsi="Times New Roman"/>
          <w:noProof/>
          <w:lang w:val="en-US"/>
        </w:rPr>
        <w:tab/>
        <w:t>Schmatz R, Mazzanti CM, Spanevello R, Stefanello N, Gutierres J et al. (2009) Ectonucleotidase and acetylcholinesterase activities in synaptosomes from the cerebral cortex of streptozotocin-induced diabetic rats and treated with resveratrol. Brain Res Bull 80: 371-376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lastRenderedPageBreak/>
        <w:tab/>
        <w:t xml:space="preserve">25. </w:t>
      </w:r>
      <w:r>
        <w:rPr>
          <w:rFonts w:ascii="Times New Roman" w:hAnsi="Times New Roman"/>
          <w:noProof/>
          <w:lang w:val="en-US"/>
        </w:rPr>
        <w:tab/>
        <w:t>Kumar A, Naidu PS, Seghal N, Padi SS (2007) Neuroprotective effects of resveratrol against intracerebroventricular colchicine-induced cognitive impairment and oxidative stress in rats. Pharmacology 79: 17-26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6. </w:t>
      </w:r>
      <w:r>
        <w:rPr>
          <w:rFonts w:ascii="Times New Roman" w:hAnsi="Times New Roman"/>
          <w:noProof/>
          <w:lang w:val="en-US"/>
        </w:rPr>
        <w:tab/>
        <w:t>Karaoglan A, Akdemir O, Barut S, Kokturk S, Uzun H et al. (2008) The effects of resveratrol on vasospasm after experimental subarachnoidal hemorrhage in rats. Surg Neurol 70: 337-343.</w:t>
      </w:r>
    </w:p>
    <w:p w:rsidR="001123F5" w:rsidRPr="009209A1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  <w:lang w:val="en-US"/>
        </w:rPr>
        <w:tab/>
        <w:t xml:space="preserve">27. </w:t>
      </w:r>
      <w:r>
        <w:rPr>
          <w:rFonts w:ascii="Times New Roman" w:hAnsi="Times New Roman"/>
          <w:noProof/>
          <w:lang w:val="en-US"/>
        </w:rPr>
        <w:tab/>
        <w:t xml:space="preserve">Mokni M, Elkahoui S, Limam F, Amri M, Aouani E (2007) Effect of resveratrol on antioxidant enzyme activities in the brain of healthy rat. </w:t>
      </w:r>
      <w:r w:rsidRPr="009209A1">
        <w:rPr>
          <w:rFonts w:ascii="Times New Roman" w:hAnsi="Times New Roman"/>
          <w:noProof/>
        </w:rPr>
        <w:t>Neurochem Res 32: 981-987.</w:t>
      </w:r>
    </w:p>
    <w:p w:rsidR="001123F5" w:rsidRPr="009209A1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 w:rsidRPr="009209A1">
        <w:rPr>
          <w:rFonts w:ascii="Times New Roman" w:hAnsi="Times New Roman"/>
          <w:noProof/>
        </w:rPr>
        <w:tab/>
        <w:t xml:space="preserve">28. </w:t>
      </w:r>
      <w:r w:rsidRPr="009209A1">
        <w:rPr>
          <w:rFonts w:ascii="Times New Roman" w:hAnsi="Times New Roman"/>
          <w:noProof/>
        </w:rPr>
        <w:tab/>
        <w:t xml:space="preserve">Kim D, Nguyen MD, Dobbin MM, Fischer A, Sananbenesi F et al. </w:t>
      </w:r>
      <w:r>
        <w:rPr>
          <w:rFonts w:ascii="Times New Roman" w:hAnsi="Times New Roman"/>
          <w:noProof/>
          <w:lang w:val="en-US"/>
        </w:rPr>
        <w:t xml:space="preserve">(2007) SIRT1 deacetylase protects against neurodegeneration in models for Alzheimer's disease and amyotrophic lateral sclerosis. </w:t>
      </w:r>
      <w:r w:rsidRPr="009209A1">
        <w:rPr>
          <w:rFonts w:ascii="Times New Roman" w:hAnsi="Times New Roman"/>
          <w:noProof/>
        </w:rPr>
        <w:t>EMBO J 26: 3169-3179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9209A1">
        <w:rPr>
          <w:rFonts w:ascii="Times New Roman" w:hAnsi="Times New Roman"/>
          <w:noProof/>
        </w:rPr>
        <w:tab/>
        <w:t xml:space="preserve">29. </w:t>
      </w:r>
      <w:r w:rsidRPr="009209A1">
        <w:rPr>
          <w:rFonts w:ascii="Times New Roman" w:hAnsi="Times New Roman"/>
          <w:noProof/>
        </w:rPr>
        <w:tab/>
        <w:t xml:space="preserve">Dong W, Li N, Gao D, Zhen H, Zhang X et al. </w:t>
      </w:r>
      <w:r>
        <w:rPr>
          <w:rFonts w:ascii="Times New Roman" w:hAnsi="Times New Roman"/>
          <w:noProof/>
          <w:lang w:val="en-US"/>
        </w:rPr>
        <w:t>(2008) Resveratrol attenuates ischemic brain damage in the delayed phase after stroke and induces messenger RNA and protein express for angiogenic factors. J Vasc Surg 48: 709-714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30. </w:t>
      </w:r>
      <w:r>
        <w:rPr>
          <w:rFonts w:ascii="Times New Roman" w:hAnsi="Times New Roman"/>
          <w:noProof/>
          <w:lang w:val="en-US"/>
        </w:rPr>
        <w:tab/>
        <w:t>Sakata Y, Zhuang H, Kwansa H, Koehler RC, Dore S (2010) Resveratrol protects against experimental stroke: Putative neuroprotective role of heme oxygenase 1. Exp Neurol 224: 325-329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31. </w:t>
      </w:r>
      <w:r>
        <w:rPr>
          <w:rFonts w:ascii="Times New Roman" w:hAnsi="Times New Roman"/>
          <w:noProof/>
          <w:lang w:val="en-US"/>
        </w:rPr>
        <w:tab/>
        <w:t>Blanchet J, Longpre F, Bureau G, Morissette M, Dipaolo T et al. (2008) Resveratrol, a red wine polyphenol, protects dopaminergic neurons in MPTP-treated mice. Prog Neuropsychopharmacol Biol Psychiatry 32: 1243-1250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32. </w:t>
      </w:r>
      <w:r>
        <w:rPr>
          <w:rFonts w:ascii="Times New Roman" w:hAnsi="Times New Roman"/>
          <w:noProof/>
          <w:lang w:val="en-US"/>
        </w:rPr>
        <w:tab/>
        <w:t>Lu KT, Ko MC, Chen BY, Huang JC, Hsieh CW et al. (2008) Neuroprotective Effects of Resveratrol on MPTP-Induced Neuron Loss Mediated by Free Radical Scavenging. J Agric Food Chem 56: 6910-6913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33. </w:t>
      </w:r>
      <w:r>
        <w:rPr>
          <w:rFonts w:ascii="Times New Roman" w:hAnsi="Times New Roman"/>
          <w:noProof/>
          <w:lang w:val="en-US"/>
        </w:rPr>
        <w:tab/>
        <w:t>Shindler KS, Ventura E, Rex TS, Elliott P, Rostami A (2007) SIRT1 activation confers neuroprotection in experimental optic neuritis. Invest Ophthalmol Visual Sci 48: 3602-3609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34. </w:t>
      </w:r>
      <w:r>
        <w:rPr>
          <w:rFonts w:ascii="Times New Roman" w:hAnsi="Times New Roman"/>
          <w:noProof/>
          <w:lang w:val="en-US"/>
        </w:rPr>
        <w:tab/>
        <w:t>Kim YH, Kim YS, Kang SS, Cho GJ, Choi WS (2010) Resveratrol inhibits neuronal apoptosis and elevated Ca2+/calmodulin-dependent protein kinase II activity in diabetic mouse retina. Diabetes 59: 1825-1835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35. </w:t>
      </w:r>
      <w:r>
        <w:rPr>
          <w:rFonts w:ascii="Times New Roman" w:hAnsi="Times New Roman"/>
          <w:noProof/>
          <w:lang w:val="en-US"/>
        </w:rPr>
        <w:tab/>
        <w:t>Robb EL, Winkelmolen L, Visanji N, Brotchie J, Stuart JA (2008) Dietary resveratrol administration increases MnSOD expression and activity in mouse brain. Biochem Biophys Res Commun 372: 254-259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36. </w:t>
      </w:r>
      <w:r>
        <w:rPr>
          <w:rFonts w:ascii="Times New Roman" w:hAnsi="Times New Roman"/>
          <w:noProof/>
          <w:lang w:val="en-US"/>
        </w:rPr>
        <w:tab/>
        <w:t>Karuppagounder SS, Pinto JT, Xu H, Chen LH, Beal MF et al. (2009) Dietary supplementation with resveratrol reduces plaque pathology in a transgenic model of Alzheimer's disease. Neurochem Int 54: 111-118.</w:t>
      </w:r>
    </w:p>
    <w:p w:rsidR="001123F5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lastRenderedPageBreak/>
        <w:tab/>
        <w:t xml:space="preserve">37. </w:t>
      </w:r>
      <w:r>
        <w:rPr>
          <w:rFonts w:ascii="Times New Roman" w:hAnsi="Times New Roman"/>
          <w:noProof/>
          <w:lang w:val="en-US"/>
        </w:rPr>
        <w:tab/>
        <w:t>Inoue H, Jiang XF, Katayama T, Osada S, Umesono K et al. (2003) Brain protection by resveratrol and fenofibrate against stroke requires peroxisome proliferator-activated receptor alpha in mice. Neurosci Lett 352: 203-206.</w:t>
      </w:r>
    </w:p>
    <w:p w:rsidR="001123F5" w:rsidRPr="009209A1" w:rsidRDefault="001123F5" w:rsidP="001123F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  <w:lang w:val="en-US"/>
        </w:rPr>
        <w:tab/>
        <w:t xml:space="preserve">38. </w:t>
      </w:r>
      <w:r>
        <w:rPr>
          <w:rFonts w:ascii="Times New Roman" w:hAnsi="Times New Roman"/>
          <w:noProof/>
          <w:lang w:val="en-US"/>
        </w:rPr>
        <w:tab/>
        <w:t xml:space="preserve">Ranney A, Petro MS (2009) Resveratrol protects spatial learning in middle-aged C57BL/6 mice from effects of ethanol. </w:t>
      </w:r>
      <w:r w:rsidRPr="009209A1">
        <w:rPr>
          <w:rFonts w:ascii="Times New Roman" w:hAnsi="Times New Roman"/>
          <w:noProof/>
        </w:rPr>
        <w:t>Behav Pharmacol 20: 330-336.</w:t>
      </w:r>
    </w:p>
    <w:p w:rsidR="001123F5" w:rsidRDefault="001123F5" w:rsidP="001123F5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9209A1">
        <w:rPr>
          <w:rFonts w:ascii="Times New Roman" w:hAnsi="Times New Roman"/>
          <w:noProof/>
        </w:rPr>
        <w:tab/>
        <w:t xml:space="preserve">39. </w:t>
      </w:r>
      <w:r w:rsidRPr="009209A1">
        <w:rPr>
          <w:rFonts w:ascii="Times New Roman" w:hAnsi="Times New Roman"/>
          <w:noProof/>
        </w:rPr>
        <w:tab/>
        <w:t xml:space="preserve">Oomen CA, Farkas E, Roman V, van der Beek EM, Luiten PG et al. </w:t>
      </w:r>
      <w:r>
        <w:rPr>
          <w:rFonts w:ascii="Times New Roman" w:hAnsi="Times New Roman"/>
          <w:noProof/>
          <w:lang w:val="en-US"/>
        </w:rPr>
        <w:t>(2009) Resveratrol preserves cerebrovascular density and cognitive function in aging mice. Front Aging Neurosci 1:4.: 4.</w:t>
      </w:r>
    </w:p>
    <w:p w:rsidR="001123F5" w:rsidRDefault="001123F5" w:rsidP="001123F5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Times New Roman" w:hAnsi="Times New Roman"/>
          <w:noProof/>
          <w:lang w:val="en-US"/>
        </w:rPr>
      </w:pPr>
    </w:p>
    <w:p w:rsidR="003B17C6" w:rsidRPr="003B17C6" w:rsidRDefault="00477E0F" w:rsidP="009A2F83">
      <w:pPr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fldChar w:fldCharType="end"/>
      </w:r>
    </w:p>
    <w:sectPr w:rsidR="003B17C6" w:rsidRPr="003B17C6" w:rsidSect="00E61D19">
      <w:footerReference w:type="default" r:id="rId7"/>
      <w:pgSz w:w="16838" w:h="11906" w:orient="landscape"/>
      <w:pgMar w:top="1134" w:right="1701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737E2" w:rsidRDefault="005737E2" w:rsidP="00865D46">
      <w:pPr>
        <w:spacing w:after="0" w:line="240" w:lineRule="auto"/>
      </w:pPr>
      <w:r>
        <w:separator/>
      </w:r>
    </w:p>
  </w:endnote>
  <w:endnote w:type="continuationSeparator" w:id="0">
    <w:p w:rsidR="005737E2" w:rsidRDefault="005737E2" w:rsidP="00865D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800B8" w:rsidRPr="00D21333" w:rsidRDefault="00477E0F" w:rsidP="00D21333">
    <w:pPr>
      <w:rPr>
        <w:rFonts w:ascii="Times New Roman" w:hAnsi="Times New Roman"/>
        <w:sz w:val="24"/>
        <w:szCs w:val="24"/>
        <w:lang w:val="en-US"/>
      </w:rPr>
    </w:pPr>
    <w:r w:rsidRPr="00D21333">
      <w:rPr>
        <w:rFonts w:ascii="Times New Roman" w:hAnsi="Times New Roman"/>
      </w:rPr>
      <w:fldChar w:fldCharType="begin"/>
    </w:r>
    <w:r w:rsidR="00F05CDC" w:rsidRPr="009209A1">
      <w:rPr>
        <w:rFonts w:ascii="Times New Roman" w:hAnsi="Times New Roman"/>
        <w:lang w:val="en-US"/>
      </w:rPr>
      <w:instrText xml:space="preserve"> PAGE   \* MERGEFORMAT </w:instrText>
    </w:r>
    <w:r w:rsidRPr="00D21333">
      <w:rPr>
        <w:rFonts w:ascii="Times New Roman" w:hAnsi="Times New Roman"/>
      </w:rPr>
      <w:fldChar w:fldCharType="separate"/>
    </w:r>
    <w:r w:rsidR="00742C51">
      <w:rPr>
        <w:rFonts w:ascii="Times New Roman" w:hAnsi="Times New Roman"/>
        <w:noProof/>
        <w:lang w:val="en-US"/>
      </w:rPr>
      <w:t>7</w:t>
    </w:r>
    <w:r w:rsidRPr="00D21333">
      <w:rPr>
        <w:rFonts w:ascii="Times New Roman" w:hAnsi="Times New Roman"/>
      </w:rPr>
      <w:fldChar w:fldCharType="end"/>
    </w:r>
    <w:r w:rsidR="00D21333" w:rsidRPr="00D21333">
      <w:rPr>
        <w:rFonts w:ascii="Times New Roman" w:hAnsi="Times New Roman"/>
        <w:lang w:val="en-US"/>
      </w:rPr>
      <w:t xml:space="preserve">    </w:t>
    </w:r>
    <w:proofErr w:type="spellStart"/>
    <w:r w:rsidR="00D21333" w:rsidRPr="00D21333">
      <w:rPr>
        <w:rFonts w:ascii="Times New Roman" w:hAnsi="Times New Roman"/>
        <w:lang w:val="en-US"/>
      </w:rPr>
      <w:t>Vang</w:t>
    </w:r>
    <w:proofErr w:type="spellEnd"/>
    <w:r w:rsidR="00D21333" w:rsidRPr="00D21333">
      <w:rPr>
        <w:rFonts w:ascii="Times New Roman" w:hAnsi="Times New Roman"/>
        <w:lang w:val="en-US"/>
      </w:rPr>
      <w:t xml:space="preserve"> et </w:t>
    </w:r>
    <w:r w:rsidR="00D21333" w:rsidRPr="00AD3CCF">
      <w:rPr>
        <w:rFonts w:ascii="Times New Roman" w:hAnsi="Times New Roman"/>
        <w:i/>
        <w:lang w:val="en-US"/>
      </w:rPr>
      <w:t>al.</w:t>
    </w:r>
    <w:r w:rsidR="00D21333" w:rsidRPr="00D21333">
      <w:rPr>
        <w:rFonts w:ascii="Times New Roman" w:hAnsi="Times New Roman"/>
        <w:lang w:val="en-US"/>
      </w:rPr>
      <w:t xml:space="preserve">     </w:t>
    </w:r>
    <w:r w:rsidR="00D21333" w:rsidRPr="00E61D19">
      <w:rPr>
        <w:rFonts w:ascii="Times New Roman" w:hAnsi="Times New Roman"/>
        <w:sz w:val="24"/>
        <w:szCs w:val="24"/>
        <w:lang w:val="en-US"/>
      </w:rPr>
      <w:t>What is new for an old Molecule? Systematic Review and Recommendations on the use of Resveratrol</w:t>
    </w:r>
    <w:r w:rsidR="00D21333">
      <w:rPr>
        <w:rFonts w:ascii="Times New Roman" w:hAnsi="Times New Roman"/>
        <w:sz w:val="24"/>
        <w:szCs w:val="24"/>
        <w:lang w:val="en-US"/>
      </w:rPr>
      <w:t xml:space="preserve">    Table S4</w:t>
    </w:r>
  </w:p>
  <w:p w:rsidR="006800B8" w:rsidRPr="00D21333" w:rsidRDefault="005737E2">
    <w:pPr>
      <w:pStyle w:val="Footer"/>
      <w:rPr>
        <w:lang w:val="en-US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737E2" w:rsidRDefault="005737E2" w:rsidP="00865D46">
      <w:pPr>
        <w:spacing w:after="0" w:line="240" w:lineRule="auto"/>
      </w:pPr>
      <w:r>
        <w:separator/>
      </w:r>
    </w:p>
  </w:footnote>
  <w:footnote w:type="continuationSeparator" w:id="0">
    <w:p w:rsidR="005737E2" w:rsidRDefault="005737E2" w:rsidP="00865D4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034C32"/>
    <w:multiLevelType w:val="hybridMultilevel"/>
    <w:tmpl w:val="BA3E7AE6"/>
    <w:lvl w:ilvl="0" w:tplc="806AC24A">
      <w:numFmt w:val="bullet"/>
      <w:lvlText w:val="•"/>
      <w:lvlJc w:val="left"/>
      <w:pPr>
        <w:ind w:left="130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E190699"/>
    <w:multiLevelType w:val="hybridMultilevel"/>
    <w:tmpl w:val="944A607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7B3689F"/>
    <w:multiLevelType w:val="hybridMultilevel"/>
    <w:tmpl w:val="B3962AC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89B2D92"/>
    <w:multiLevelType w:val="hybridMultilevel"/>
    <w:tmpl w:val="0652DC8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8FC1FD9"/>
    <w:multiLevelType w:val="hybridMultilevel"/>
    <w:tmpl w:val="E1F062E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CCC68BA"/>
    <w:multiLevelType w:val="hybridMultilevel"/>
    <w:tmpl w:val="ED9E69B4"/>
    <w:lvl w:ilvl="0" w:tplc="079EB53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FB63192"/>
    <w:multiLevelType w:val="hybridMultilevel"/>
    <w:tmpl w:val="30C45F4E"/>
    <w:lvl w:ilvl="0" w:tplc="806AC24A">
      <w:numFmt w:val="bullet"/>
      <w:lvlText w:val="•"/>
      <w:lvlJc w:val="left"/>
      <w:pPr>
        <w:ind w:left="166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3BD3BB3"/>
    <w:multiLevelType w:val="hybridMultilevel"/>
    <w:tmpl w:val="2354D170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8BE32E7"/>
    <w:multiLevelType w:val="hybridMultilevel"/>
    <w:tmpl w:val="1DA80C9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A327B32"/>
    <w:multiLevelType w:val="hybridMultilevel"/>
    <w:tmpl w:val="0A00F71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14013FD"/>
    <w:multiLevelType w:val="hybridMultilevel"/>
    <w:tmpl w:val="FE4659B8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6255A09"/>
    <w:multiLevelType w:val="hybridMultilevel"/>
    <w:tmpl w:val="A45E254E"/>
    <w:lvl w:ilvl="0" w:tplc="806AC24A">
      <w:numFmt w:val="bullet"/>
      <w:lvlText w:val="•"/>
      <w:lvlJc w:val="left"/>
      <w:pPr>
        <w:ind w:left="166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7FB5AE8"/>
    <w:multiLevelType w:val="hybridMultilevel"/>
    <w:tmpl w:val="0AD85702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D907833"/>
    <w:multiLevelType w:val="hybridMultilevel"/>
    <w:tmpl w:val="FFA054E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1423908"/>
    <w:multiLevelType w:val="hybridMultilevel"/>
    <w:tmpl w:val="4E5C6FD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6991DB1"/>
    <w:multiLevelType w:val="hybridMultilevel"/>
    <w:tmpl w:val="80D2695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A375A8F"/>
    <w:multiLevelType w:val="hybridMultilevel"/>
    <w:tmpl w:val="5E322EC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BB23D97"/>
    <w:multiLevelType w:val="hybridMultilevel"/>
    <w:tmpl w:val="DA70730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4517E12"/>
    <w:multiLevelType w:val="hybridMultilevel"/>
    <w:tmpl w:val="B3A8C3B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4602DE9"/>
    <w:multiLevelType w:val="hybridMultilevel"/>
    <w:tmpl w:val="42CCEA6E"/>
    <w:lvl w:ilvl="0" w:tplc="04060001">
      <w:start w:val="1"/>
      <w:numFmt w:val="bullet"/>
      <w:lvlText w:val=""/>
      <w:lvlJc w:val="left"/>
      <w:pPr>
        <w:ind w:left="1305" w:hanging="1305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5CB8418A"/>
    <w:multiLevelType w:val="hybridMultilevel"/>
    <w:tmpl w:val="C046DE28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1717694"/>
    <w:multiLevelType w:val="hybridMultilevel"/>
    <w:tmpl w:val="AA84125A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7A86337"/>
    <w:multiLevelType w:val="hybridMultilevel"/>
    <w:tmpl w:val="DFBE2C2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BD76FD5"/>
    <w:multiLevelType w:val="multilevel"/>
    <w:tmpl w:val="2C3A31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>
      <w:start w:val="1"/>
      <w:numFmt w:val="bullet"/>
      <w:lvlText w:val=""/>
      <w:lvlJc w:val="left"/>
      <w:pPr>
        <w:tabs>
          <w:tab w:val="num" w:pos="792"/>
        </w:tabs>
        <w:ind w:left="792" w:hanging="432"/>
      </w:pPr>
      <w:rPr>
        <w:rFonts w:ascii="Symbol" w:hAnsi="Symbol"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cs="Times New Roman"/>
      </w:rPr>
    </w:lvl>
  </w:abstractNum>
  <w:abstractNum w:abstractNumId="24">
    <w:nsid w:val="74331DD1"/>
    <w:multiLevelType w:val="hybridMultilevel"/>
    <w:tmpl w:val="1A2A3CF6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AEF7104"/>
    <w:multiLevelType w:val="hybridMultilevel"/>
    <w:tmpl w:val="E14A911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C8557AF"/>
    <w:multiLevelType w:val="hybridMultilevel"/>
    <w:tmpl w:val="A95CA38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7EE20253"/>
    <w:multiLevelType w:val="hybridMultilevel"/>
    <w:tmpl w:val="C68A2C02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"/>
  </w:num>
  <w:num w:numId="3">
    <w:abstractNumId w:val="2"/>
  </w:num>
  <w:num w:numId="4">
    <w:abstractNumId w:val="12"/>
  </w:num>
  <w:num w:numId="5">
    <w:abstractNumId w:val="9"/>
  </w:num>
  <w:num w:numId="6">
    <w:abstractNumId w:val="4"/>
  </w:num>
  <w:num w:numId="7">
    <w:abstractNumId w:val="18"/>
  </w:num>
  <w:num w:numId="8">
    <w:abstractNumId w:val="8"/>
  </w:num>
  <w:num w:numId="9">
    <w:abstractNumId w:val="22"/>
  </w:num>
  <w:num w:numId="10">
    <w:abstractNumId w:val="6"/>
  </w:num>
  <w:num w:numId="11">
    <w:abstractNumId w:val="11"/>
  </w:num>
  <w:num w:numId="12">
    <w:abstractNumId w:val="0"/>
  </w:num>
  <w:num w:numId="13">
    <w:abstractNumId w:val="19"/>
  </w:num>
  <w:num w:numId="14">
    <w:abstractNumId w:val="5"/>
  </w:num>
  <w:num w:numId="15">
    <w:abstractNumId w:val="24"/>
  </w:num>
  <w:num w:numId="16">
    <w:abstractNumId w:val="27"/>
  </w:num>
  <w:num w:numId="17">
    <w:abstractNumId w:val="3"/>
  </w:num>
  <w:num w:numId="18">
    <w:abstractNumId w:val="26"/>
  </w:num>
  <w:num w:numId="19">
    <w:abstractNumId w:val="16"/>
  </w:num>
  <w:num w:numId="20">
    <w:abstractNumId w:val="17"/>
  </w:num>
  <w:num w:numId="21">
    <w:abstractNumId w:val="21"/>
  </w:num>
  <w:num w:numId="22">
    <w:abstractNumId w:val="20"/>
  </w:num>
  <w:num w:numId="23">
    <w:abstractNumId w:val="14"/>
  </w:num>
  <w:num w:numId="24">
    <w:abstractNumId w:val="13"/>
  </w:num>
  <w:num w:numId="25">
    <w:abstractNumId w:val="25"/>
  </w:num>
  <w:num w:numId="26">
    <w:abstractNumId w:val="15"/>
  </w:num>
  <w:num w:numId="27">
    <w:abstractNumId w:val="23"/>
  </w:num>
  <w:num w:numId="28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1304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PLo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hemoprevention12&lt;/item&gt;&lt;/Libraries&gt;&lt;/ENLibraries&gt;"/>
  </w:docVars>
  <w:rsids>
    <w:rsidRoot w:val="00E61D19"/>
    <w:rsid w:val="00002965"/>
    <w:rsid w:val="000918DA"/>
    <w:rsid w:val="00105E45"/>
    <w:rsid w:val="001123F5"/>
    <w:rsid w:val="001F4D0A"/>
    <w:rsid w:val="003B17C6"/>
    <w:rsid w:val="00477E0F"/>
    <w:rsid w:val="005737E2"/>
    <w:rsid w:val="005E3EC7"/>
    <w:rsid w:val="006723BA"/>
    <w:rsid w:val="00682E25"/>
    <w:rsid w:val="00694A2B"/>
    <w:rsid w:val="00742C51"/>
    <w:rsid w:val="00865D46"/>
    <w:rsid w:val="008D1086"/>
    <w:rsid w:val="009209A1"/>
    <w:rsid w:val="00971601"/>
    <w:rsid w:val="009A2F83"/>
    <w:rsid w:val="00A77766"/>
    <w:rsid w:val="00A8659F"/>
    <w:rsid w:val="00AD3CCF"/>
    <w:rsid w:val="00B062FF"/>
    <w:rsid w:val="00C51954"/>
    <w:rsid w:val="00D21333"/>
    <w:rsid w:val="00E61D19"/>
    <w:rsid w:val="00E922E8"/>
    <w:rsid w:val="00F05CDC"/>
    <w:rsid w:val="00F415C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1D19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1D19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1D1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1D1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61D19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61D1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61D1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E61D1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61D19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E61D1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61D19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E61D1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D19"/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E61D1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lorfulList-Accent11">
    <w:name w:val="Colorful List - Accent 11"/>
    <w:basedOn w:val="Normal"/>
    <w:uiPriority w:val="99"/>
    <w:qFormat/>
    <w:rsid w:val="00E61D19"/>
    <w:pPr>
      <w:spacing w:before="120" w:after="120" w:line="240" w:lineRule="auto"/>
      <w:ind w:left="720"/>
      <w:contextualSpacing/>
      <w:jc w:val="center"/>
    </w:pPr>
    <w:rPr>
      <w:rFonts w:ascii="Times New Roman" w:eastAsia="Times New Roman" w:hAnsi="Times New Roman"/>
      <w:sz w:val="24"/>
      <w:szCs w:val="24"/>
      <w:lang w:eastAsia="da-DK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1D1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1D19"/>
    <w:rPr>
      <w:rFonts w:ascii="Tahoma" w:eastAsia="Calibri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E61D19"/>
  </w:style>
  <w:style w:type="character" w:customStyle="1" w:styleId="ja50-ce-sup">
    <w:name w:val="ja50-ce-sup"/>
    <w:basedOn w:val="DefaultParagraphFont"/>
    <w:rsid w:val="00E61D19"/>
  </w:style>
  <w:style w:type="character" w:styleId="CommentReference">
    <w:name w:val="annotation reference"/>
    <w:basedOn w:val="DefaultParagraphFont"/>
    <w:uiPriority w:val="99"/>
    <w:semiHidden/>
    <w:unhideWhenUsed/>
    <w:rsid w:val="00E61D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1D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1D19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1D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1D19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0</Pages>
  <Words>2900</Words>
  <Characters>17690</Characters>
  <Application>Microsoft Office Word</Application>
  <DocSecurity>0</DocSecurity>
  <Lines>147</Lines>
  <Paragraphs>41</Paragraphs>
  <ScaleCrop>false</ScaleCrop>
  <Company/>
  <LinksUpToDate>false</LinksUpToDate>
  <CharactersWithSpaces>2054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e Vang</dc:creator>
  <cp:lastModifiedBy>Ole Vang</cp:lastModifiedBy>
  <cp:revision>10</cp:revision>
  <dcterms:created xsi:type="dcterms:W3CDTF">2011-05-19T10:04:00Z</dcterms:created>
  <dcterms:modified xsi:type="dcterms:W3CDTF">2011-05-19T21:30:00Z</dcterms:modified>
</cp:coreProperties>
</file>